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54380E1" w14:textId="4FED2E7C" w:rsidR="00A258EB" w:rsidRPr="008C3988" w:rsidRDefault="00861F8F" w:rsidP="008C3988">
      <w:pPr>
        <w:pStyle w:val="Title"/>
      </w:pPr>
      <w:proofErr w:type="gramStart"/>
      <w:r>
        <w:t>RuClay2015 :</w:t>
      </w:r>
      <w:proofErr w:type="gramEnd"/>
      <w:r>
        <w:t xml:space="preserve">: </w:t>
      </w:r>
      <w:r w:rsidR="00A258EB" w:rsidRPr="00A258EB">
        <w:t>General Multilanguage bibliography</w:t>
      </w:r>
    </w:p>
    <w:p w14:paraId="29B40AE9" w14:textId="77777777" w:rsidR="00A258EB" w:rsidRPr="00726743" w:rsidRDefault="00A258EB" w:rsidP="00A258EB"/>
    <w:p w14:paraId="7922E902" w14:textId="77777777" w:rsidR="00726743" w:rsidRDefault="00726743" w:rsidP="00726743">
      <w:pPr>
        <w:pStyle w:val="Heading1"/>
        <w:rPr>
          <w:lang w:val="ru-RU"/>
        </w:rPr>
      </w:pPr>
      <w:r>
        <w:rPr>
          <w:lang w:val="ru-RU"/>
        </w:rPr>
        <w:t>ссылка в текте</w:t>
      </w:r>
    </w:p>
    <w:p w14:paraId="4CF138A4" w14:textId="10284D71" w:rsidR="00726743" w:rsidRDefault="00726743" w:rsidP="00E9306D">
      <w:pPr>
        <w:pStyle w:val="Heading2"/>
        <w:numPr>
          <w:ilvl w:val="0"/>
          <w:numId w:val="0"/>
        </w:numPr>
        <w:rPr>
          <w:lang w:val="ru-RU"/>
        </w:rPr>
      </w:pPr>
      <w:r>
        <w:rPr>
          <w:lang w:val="ru-RU"/>
        </w:rPr>
        <w:t>цитата из официальных правил:</w:t>
      </w:r>
    </w:p>
    <w:p w14:paraId="792EB6D0" w14:textId="3EBF2684" w:rsidR="00726743" w:rsidRPr="00726743" w:rsidRDefault="00726743" w:rsidP="00FE2430">
      <w:pPr>
        <w:rPr>
          <w:lang w:val="ru-RU"/>
        </w:rPr>
      </w:pPr>
      <w:r w:rsidRPr="008C3988">
        <w:t xml:space="preserve">(Иванов и </w:t>
      </w:r>
      <w:proofErr w:type="gramStart"/>
      <w:r w:rsidRPr="008C3988">
        <w:t>др.,</w:t>
      </w:r>
      <w:proofErr w:type="gramEnd"/>
      <w:r w:rsidRPr="008C3988">
        <w:t xml:space="preserve"> 2013; </w:t>
      </w:r>
      <w:r>
        <w:t>Ivanov</w:t>
      </w:r>
      <w:r w:rsidRPr="008C3988">
        <w:t xml:space="preserve"> </w:t>
      </w:r>
      <w:r>
        <w:t>and</w:t>
      </w:r>
      <w:r w:rsidRPr="008C3988">
        <w:t xml:space="preserve"> </w:t>
      </w:r>
      <w:proofErr w:type="spellStart"/>
      <w:r>
        <w:t>Sidorov</w:t>
      </w:r>
      <w:proofErr w:type="spellEnd"/>
      <w:r w:rsidRPr="008C3988">
        <w:t>, 2015)</w:t>
      </w:r>
    </w:p>
    <w:p w14:paraId="1F5F645E" w14:textId="77777777" w:rsidR="00726743" w:rsidRPr="00C66B99" w:rsidRDefault="00726743" w:rsidP="00726743">
      <w:pPr>
        <w:pStyle w:val="Heading2"/>
        <w:numPr>
          <w:ilvl w:val="0"/>
          <w:numId w:val="0"/>
        </w:numPr>
        <w:rPr>
          <w:lang w:val="ru-RU"/>
        </w:rPr>
      </w:pPr>
      <w:r w:rsidRPr="0015112E">
        <w:rPr>
          <w:lang w:val="ru-RU"/>
        </w:rPr>
        <w:t>к чему стремился автор стиля</w:t>
      </w:r>
      <w:r w:rsidRPr="00C66B99">
        <w:rPr>
          <w:lang w:val="ru-RU"/>
        </w:rPr>
        <w:t>:</w:t>
      </w:r>
    </w:p>
    <w:p w14:paraId="545E31F3" w14:textId="1C9F8490" w:rsidR="008C3988" w:rsidRDefault="008C3988" w:rsidP="00FE2430">
      <w:r w:rsidRPr="008C3988">
        <w:t xml:space="preserve">(Якимчук </w:t>
      </w:r>
      <w:r w:rsidRPr="0012081D">
        <w:rPr>
          <w:highlight w:val="green"/>
        </w:rPr>
        <w:t>и</w:t>
      </w:r>
      <w:r w:rsidRPr="008C3988">
        <w:t xml:space="preserve"> Варфоломеев, 2014)</w:t>
      </w:r>
    </w:p>
    <w:p w14:paraId="3CAF2C64" w14:textId="77777777" w:rsidR="00EA15A4" w:rsidRDefault="00EA15A4" w:rsidP="00FE2430">
      <w:r w:rsidRPr="0065547E">
        <w:t>(</w:t>
      </w:r>
      <w:proofErr w:type="spellStart"/>
      <w:r w:rsidRPr="0065547E">
        <w:t>Kolmogorov</w:t>
      </w:r>
      <w:proofErr w:type="spellEnd"/>
      <w:r w:rsidRPr="0065547E">
        <w:t xml:space="preserve"> </w:t>
      </w:r>
      <w:proofErr w:type="spellStart"/>
      <w:r w:rsidRPr="0012081D">
        <w:rPr>
          <w:highlight w:val="green"/>
        </w:rPr>
        <w:t>and</w:t>
      </w:r>
      <w:proofErr w:type="spellEnd"/>
      <w:r w:rsidRPr="0065547E">
        <w:t xml:space="preserve"> </w:t>
      </w:r>
      <w:proofErr w:type="spellStart"/>
      <w:r w:rsidRPr="0065547E">
        <w:t>Zabin</w:t>
      </w:r>
      <w:proofErr w:type="spellEnd"/>
      <w:r w:rsidRPr="0065547E">
        <w:t>, 2004)</w:t>
      </w:r>
    </w:p>
    <w:p w14:paraId="4665AB5B" w14:textId="77777777" w:rsidR="00726743" w:rsidRPr="00270331" w:rsidRDefault="00726743" w:rsidP="00DE589A">
      <w:pPr>
        <w:pStyle w:val="Heading2"/>
        <w:numPr>
          <w:ilvl w:val="0"/>
          <w:numId w:val="0"/>
        </w:numPr>
        <w:rPr>
          <w:lang w:val="ru-RU"/>
        </w:rPr>
      </w:pPr>
      <w:r>
        <w:rPr>
          <w:lang w:val="ru-RU"/>
        </w:rPr>
        <w:t>создано</w:t>
      </w:r>
      <w:r w:rsidRPr="00270331">
        <w:rPr>
          <w:lang w:val="ru-RU"/>
        </w:rPr>
        <w:t xml:space="preserve"> </w:t>
      </w:r>
      <w:r w:rsidRPr="00B12D9F">
        <w:t>Juris</w:t>
      </w:r>
      <w:r w:rsidRPr="00270331">
        <w:rPr>
          <w:lang w:val="ru-RU"/>
        </w:rPr>
        <w:t>-</w:t>
      </w:r>
      <w:r w:rsidRPr="00B12D9F">
        <w:t>M</w:t>
      </w:r>
      <w:r w:rsidRPr="00270331">
        <w:rPr>
          <w:lang w:val="ru-RU"/>
        </w:rPr>
        <w:t>:</w:t>
      </w:r>
    </w:p>
    <w:p w14:paraId="626CB3A1" w14:textId="77777777" w:rsidR="008C3988" w:rsidRPr="00FE2430" w:rsidRDefault="008C3988" w:rsidP="00FE2430">
      <w:pPr>
        <w:rPr>
          <w:lang w:val="ru-RU"/>
        </w:rPr>
      </w:pPr>
      <w:r w:rsidRPr="008C3988">
        <w:fldChar w:fldCharType="begin"/>
      </w:r>
      <w:r w:rsidRPr="00FE2430">
        <w:rPr>
          <w:lang w:val="ru-RU"/>
        </w:rPr>
        <w:instrText xml:space="preserve"> </w:instrText>
      </w:r>
      <w:r w:rsidRPr="008C3988">
        <w:instrText>ADDIN</w:instrText>
      </w:r>
      <w:r w:rsidRPr="00FE2430">
        <w:rPr>
          <w:lang w:val="ru-RU"/>
        </w:rPr>
        <w:instrText xml:space="preserve"> </w:instrText>
      </w:r>
      <w:r w:rsidRPr="008C3988">
        <w:instrText>ZOTERO</w:instrText>
      </w:r>
      <w:r w:rsidRPr="00FE2430">
        <w:rPr>
          <w:lang w:val="ru-RU"/>
        </w:rPr>
        <w:instrText>_</w:instrText>
      </w:r>
      <w:r w:rsidRPr="008C3988">
        <w:instrText>ITEM</w:instrText>
      </w:r>
      <w:r w:rsidRPr="00FE2430">
        <w:rPr>
          <w:lang w:val="ru-RU"/>
        </w:rPr>
        <w:instrText xml:space="preserve"> </w:instrText>
      </w:r>
      <w:r w:rsidRPr="008C3988">
        <w:instrText>CSL</w:instrText>
      </w:r>
      <w:r w:rsidRPr="00FE2430">
        <w:rPr>
          <w:lang w:val="ru-RU"/>
        </w:rPr>
        <w:instrText>_</w:instrText>
      </w:r>
      <w:r w:rsidRPr="008C3988">
        <w:instrText>CITATION</w:instrText>
      </w:r>
      <w:r w:rsidRPr="00FE2430">
        <w:rPr>
          <w:lang w:val="ru-RU"/>
        </w:rPr>
        <w:instrText xml:space="preserve"> {"</w:instrText>
      </w:r>
      <w:r w:rsidRPr="008C3988">
        <w:instrText>citationID</w:instrText>
      </w:r>
      <w:r w:rsidRPr="00FE2430">
        <w:rPr>
          <w:lang w:val="ru-RU"/>
        </w:rPr>
        <w:instrText>":"</w:instrText>
      </w:r>
      <w:r w:rsidRPr="008C3988">
        <w:instrText>j</w:instrText>
      </w:r>
      <w:r w:rsidRPr="00FE2430">
        <w:rPr>
          <w:lang w:val="ru-RU"/>
        </w:rPr>
        <w:instrText>0</w:instrText>
      </w:r>
      <w:r w:rsidRPr="008C3988">
        <w:instrText>HJfC</w:instrText>
      </w:r>
      <w:r w:rsidRPr="00FE2430">
        <w:rPr>
          <w:lang w:val="ru-RU"/>
        </w:rPr>
        <w:instrText>72","</w:instrText>
      </w:r>
      <w:r w:rsidRPr="008C3988">
        <w:instrText>properties</w:instrText>
      </w:r>
      <w:r w:rsidRPr="00FE2430">
        <w:rPr>
          <w:lang w:val="ru-RU"/>
        </w:rPr>
        <w:instrText>":{"</w:instrText>
      </w:r>
      <w:r w:rsidRPr="008C3988">
        <w:instrText>formattedCitation</w:instrText>
      </w:r>
      <w:r w:rsidRPr="00FE2430">
        <w:rPr>
          <w:lang w:val="ru-RU"/>
        </w:rPr>
        <w:instrText>":"{\\</w:instrText>
      </w:r>
      <w:r w:rsidRPr="008C3988">
        <w:instrText>rtf</w:instrText>
      </w:r>
      <w:r w:rsidRPr="00FE2430">
        <w:rPr>
          <w:lang w:val="ru-RU"/>
        </w:rPr>
        <w:instrText xml:space="preserve"> (\\</w:instrText>
      </w:r>
      <w:r w:rsidRPr="008C3988">
        <w:instrText>uc</w:instrText>
      </w:r>
      <w:r w:rsidRPr="00FE2430">
        <w:rPr>
          <w:lang w:val="ru-RU"/>
        </w:rPr>
        <w:instrText>0\\</w:instrText>
      </w:r>
      <w:r w:rsidRPr="008C3988">
        <w:instrText>u</w:instrText>
      </w:r>
      <w:r w:rsidRPr="00FE2430">
        <w:rPr>
          <w:lang w:val="ru-RU"/>
        </w:rPr>
        <w:instrText>1071{}\\</w:instrText>
      </w:r>
      <w:r w:rsidRPr="008C3988">
        <w:instrText>uc</w:instrText>
      </w:r>
      <w:r w:rsidRPr="00FE2430">
        <w:rPr>
          <w:lang w:val="ru-RU"/>
        </w:rPr>
        <w:instrText>0\\</w:instrText>
      </w:r>
      <w:r w:rsidRPr="008C3988">
        <w:instrText>u</w:instrText>
      </w:r>
      <w:r w:rsidRPr="00FE2430">
        <w:rPr>
          <w:lang w:val="ru-RU"/>
        </w:rPr>
        <w:instrText>1082{}\\</w:instrText>
      </w:r>
      <w:r w:rsidRPr="008C3988">
        <w:instrText>uc</w:instrText>
      </w:r>
      <w:r w:rsidRPr="00FE2430">
        <w:rPr>
          <w:lang w:val="ru-RU"/>
        </w:rPr>
        <w:instrText>0\\</w:instrText>
      </w:r>
      <w:r w:rsidRPr="008C3988">
        <w:instrText>u</w:instrText>
      </w:r>
      <w:r w:rsidRPr="00FE2430">
        <w:rPr>
          <w:lang w:val="ru-RU"/>
        </w:rPr>
        <w:instrText>1080{}\\</w:instrText>
      </w:r>
      <w:r w:rsidRPr="008C3988">
        <w:instrText>uc</w:instrText>
      </w:r>
      <w:r w:rsidRPr="00FE2430">
        <w:rPr>
          <w:lang w:val="ru-RU"/>
        </w:rPr>
        <w:instrText>0\\</w:instrText>
      </w:r>
      <w:r w:rsidRPr="008C3988">
        <w:instrText>u</w:instrText>
      </w:r>
      <w:r w:rsidRPr="00FE2430">
        <w:rPr>
          <w:lang w:val="ru-RU"/>
        </w:rPr>
        <w:instrText>1084{}\\</w:instrText>
      </w:r>
      <w:r w:rsidRPr="008C3988">
        <w:instrText>uc</w:instrText>
      </w:r>
      <w:r w:rsidRPr="00FE2430">
        <w:rPr>
          <w:lang w:val="ru-RU"/>
        </w:rPr>
        <w:instrText>0\\</w:instrText>
      </w:r>
      <w:r w:rsidRPr="008C3988">
        <w:instrText>u</w:instrText>
      </w:r>
      <w:r w:rsidRPr="00FE2430">
        <w:rPr>
          <w:lang w:val="ru-RU"/>
        </w:rPr>
        <w:instrText>1095{}\\</w:instrText>
      </w:r>
      <w:r w:rsidRPr="008C3988">
        <w:instrText>uc</w:instrText>
      </w:r>
      <w:r w:rsidRPr="00FE2430">
        <w:rPr>
          <w:lang w:val="ru-RU"/>
        </w:rPr>
        <w:instrText>0\\</w:instrText>
      </w:r>
      <w:r w:rsidRPr="008C3988">
        <w:instrText>u</w:instrText>
      </w:r>
      <w:r w:rsidRPr="00FE2430">
        <w:rPr>
          <w:lang w:val="ru-RU"/>
        </w:rPr>
        <w:instrText>1091{}\\</w:instrText>
      </w:r>
      <w:r w:rsidRPr="008C3988">
        <w:instrText>uc</w:instrText>
      </w:r>
      <w:r w:rsidRPr="00FE2430">
        <w:rPr>
          <w:lang w:val="ru-RU"/>
        </w:rPr>
        <w:instrText>0\\</w:instrText>
      </w:r>
      <w:r w:rsidRPr="008C3988">
        <w:instrText>u</w:instrText>
      </w:r>
      <w:r w:rsidRPr="00FE2430">
        <w:rPr>
          <w:lang w:val="ru-RU"/>
        </w:rPr>
        <w:instrText>1082{} \\</w:instrText>
      </w:r>
      <w:r w:rsidRPr="008C3988">
        <w:instrText>uc</w:instrText>
      </w:r>
      <w:r w:rsidRPr="00FE2430">
        <w:rPr>
          <w:lang w:val="ru-RU"/>
        </w:rPr>
        <w:instrText>0\\</w:instrText>
      </w:r>
      <w:r w:rsidRPr="008C3988">
        <w:instrText>u</w:instrText>
      </w:r>
      <w:r w:rsidRPr="00FE2430">
        <w:rPr>
          <w:lang w:val="ru-RU"/>
        </w:rPr>
        <w:instrText>1080{} \\</w:instrText>
      </w:r>
      <w:r w:rsidRPr="008C3988">
        <w:instrText>uc</w:instrText>
      </w:r>
      <w:r w:rsidRPr="00FE2430">
        <w:rPr>
          <w:lang w:val="ru-RU"/>
        </w:rPr>
        <w:instrText>0\\</w:instrText>
      </w:r>
      <w:r w:rsidRPr="008C3988">
        <w:instrText>u</w:instrText>
      </w:r>
      <w:r w:rsidRPr="00FE2430">
        <w:rPr>
          <w:lang w:val="ru-RU"/>
        </w:rPr>
        <w:instrText>1042{}\\</w:instrText>
      </w:r>
      <w:r w:rsidRPr="008C3988">
        <w:instrText>uc</w:instrText>
      </w:r>
      <w:r w:rsidRPr="00FE2430">
        <w:rPr>
          <w:lang w:val="ru-RU"/>
        </w:rPr>
        <w:instrText>0\\</w:instrText>
      </w:r>
      <w:r w:rsidRPr="008C3988">
        <w:instrText>u</w:instrText>
      </w:r>
      <w:r w:rsidRPr="00FE2430">
        <w:rPr>
          <w:lang w:val="ru-RU"/>
        </w:rPr>
        <w:instrText>1072{}\\</w:instrText>
      </w:r>
      <w:r w:rsidRPr="008C3988">
        <w:instrText>uc</w:instrText>
      </w:r>
      <w:r w:rsidRPr="00FE2430">
        <w:rPr>
          <w:lang w:val="ru-RU"/>
        </w:rPr>
        <w:instrText>0\\</w:instrText>
      </w:r>
      <w:r w:rsidRPr="008C3988">
        <w:instrText>u</w:instrText>
      </w:r>
      <w:r w:rsidRPr="00FE2430">
        <w:rPr>
          <w:lang w:val="ru-RU"/>
        </w:rPr>
        <w:instrText>1088{}\\</w:instrText>
      </w:r>
      <w:r w:rsidRPr="008C3988">
        <w:instrText>uc</w:instrText>
      </w:r>
      <w:r w:rsidRPr="00FE2430">
        <w:rPr>
          <w:lang w:val="ru-RU"/>
        </w:rPr>
        <w:instrText>0\\</w:instrText>
      </w:r>
      <w:r w:rsidRPr="008C3988">
        <w:instrText>u</w:instrText>
      </w:r>
      <w:r w:rsidRPr="00FE2430">
        <w:rPr>
          <w:lang w:val="ru-RU"/>
        </w:rPr>
        <w:instrText>1092{}\\</w:instrText>
      </w:r>
      <w:r w:rsidRPr="008C3988">
        <w:instrText>uc</w:instrText>
      </w:r>
      <w:r w:rsidRPr="00FE2430">
        <w:rPr>
          <w:lang w:val="ru-RU"/>
        </w:rPr>
        <w:instrText>0\\</w:instrText>
      </w:r>
      <w:r w:rsidRPr="008C3988">
        <w:instrText>u</w:instrText>
      </w:r>
      <w:r w:rsidRPr="00FE2430">
        <w:rPr>
          <w:lang w:val="ru-RU"/>
        </w:rPr>
        <w:instrText>1086{}\\</w:instrText>
      </w:r>
      <w:r w:rsidRPr="008C3988">
        <w:instrText>uc</w:instrText>
      </w:r>
      <w:r w:rsidRPr="00FE2430">
        <w:rPr>
          <w:lang w:val="ru-RU"/>
        </w:rPr>
        <w:instrText>0\\</w:instrText>
      </w:r>
      <w:r w:rsidRPr="008C3988">
        <w:instrText>u</w:instrText>
      </w:r>
      <w:r w:rsidRPr="00FE2430">
        <w:rPr>
          <w:lang w:val="ru-RU"/>
        </w:rPr>
        <w:instrText>1083{}\\</w:instrText>
      </w:r>
      <w:r w:rsidRPr="008C3988">
        <w:instrText>uc</w:instrText>
      </w:r>
      <w:r w:rsidRPr="00FE2430">
        <w:rPr>
          <w:lang w:val="ru-RU"/>
        </w:rPr>
        <w:instrText>0\\</w:instrText>
      </w:r>
      <w:r w:rsidRPr="008C3988">
        <w:instrText>u</w:instrText>
      </w:r>
      <w:r w:rsidRPr="00FE2430">
        <w:rPr>
          <w:lang w:val="ru-RU"/>
        </w:rPr>
        <w:instrText>1086{}\\</w:instrText>
      </w:r>
      <w:r w:rsidRPr="008C3988">
        <w:instrText>uc</w:instrText>
      </w:r>
      <w:r w:rsidRPr="00FE2430">
        <w:rPr>
          <w:lang w:val="ru-RU"/>
        </w:rPr>
        <w:instrText>0\\</w:instrText>
      </w:r>
      <w:r w:rsidRPr="008C3988">
        <w:instrText>u</w:instrText>
      </w:r>
      <w:r w:rsidRPr="00FE2430">
        <w:rPr>
          <w:lang w:val="ru-RU"/>
        </w:rPr>
        <w:instrText>1084{}\\</w:instrText>
      </w:r>
      <w:r w:rsidRPr="008C3988">
        <w:instrText>uc</w:instrText>
      </w:r>
      <w:r w:rsidRPr="00FE2430">
        <w:rPr>
          <w:lang w:val="ru-RU"/>
        </w:rPr>
        <w:instrText>0\\</w:instrText>
      </w:r>
      <w:r w:rsidRPr="008C3988">
        <w:instrText>u</w:instrText>
      </w:r>
      <w:r w:rsidRPr="00FE2430">
        <w:rPr>
          <w:lang w:val="ru-RU"/>
        </w:rPr>
        <w:instrText>1077{}\\</w:instrText>
      </w:r>
      <w:r w:rsidRPr="008C3988">
        <w:instrText>uc</w:instrText>
      </w:r>
      <w:r w:rsidRPr="00FE2430">
        <w:rPr>
          <w:lang w:val="ru-RU"/>
        </w:rPr>
        <w:instrText>0\\</w:instrText>
      </w:r>
      <w:r w:rsidRPr="008C3988">
        <w:instrText>u</w:instrText>
      </w:r>
      <w:r w:rsidRPr="00FE2430">
        <w:rPr>
          <w:lang w:val="ru-RU"/>
        </w:rPr>
        <w:instrText>1077{}\\</w:instrText>
      </w:r>
      <w:r w:rsidRPr="008C3988">
        <w:instrText>uc</w:instrText>
      </w:r>
      <w:r w:rsidRPr="00FE2430">
        <w:rPr>
          <w:lang w:val="ru-RU"/>
        </w:rPr>
        <w:instrText>0\\</w:instrText>
      </w:r>
      <w:r w:rsidRPr="008C3988">
        <w:instrText>u</w:instrText>
      </w:r>
      <w:r w:rsidRPr="00FE2430">
        <w:rPr>
          <w:lang w:val="ru-RU"/>
        </w:rPr>
        <w:instrText>1074{}, 2014)}","</w:instrText>
      </w:r>
      <w:r w:rsidRPr="008C3988">
        <w:instrText>plainCitation</w:instrText>
      </w:r>
      <w:r w:rsidRPr="00FE2430">
        <w:rPr>
          <w:lang w:val="ru-RU"/>
        </w:rPr>
        <w:instrText>":"(Якимчук и Варфоломеев, 2014)"},"</w:instrText>
      </w:r>
      <w:r w:rsidRPr="008C3988">
        <w:instrText>citationItems</w:instrText>
      </w:r>
      <w:r w:rsidRPr="00FE2430">
        <w:rPr>
          <w:lang w:val="ru-RU"/>
        </w:rPr>
        <w:instrText>":[{"</w:instrText>
      </w:r>
      <w:r w:rsidRPr="008C3988">
        <w:instrText>id</w:instrText>
      </w:r>
      <w:r w:rsidRPr="00FE2430">
        <w:rPr>
          <w:lang w:val="ru-RU"/>
        </w:rPr>
        <w:instrText>":55,"</w:instrText>
      </w:r>
      <w:r w:rsidRPr="008C3988">
        <w:instrText>uris</w:instrText>
      </w:r>
      <w:r w:rsidRPr="00FE2430">
        <w:rPr>
          <w:lang w:val="ru-RU"/>
        </w:rPr>
        <w:instrText>":["</w:instrText>
      </w:r>
      <w:r w:rsidRPr="008C3988">
        <w:instrText>http</w:instrText>
      </w:r>
      <w:r w:rsidRPr="00FE2430">
        <w:rPr>
          <w:lang w:val="ru-RU"/>
        </w:rPr>
        <w:instrText>://</w:instrText>
      </w:r>
      <w:r w:rsidRPr="008C3988">
        <w:instrText>zotero</w:instrText>
      </w:r>
      <w:r w:rsidRPr="00FE2430">
        <w:rPr>
          <w:lang w:val="ru-RU"/>
        </w:rPr>
        <w:instrText>.</w:instrText>
      </w:r>
      <w:r w:rsidRPr="008C3988">
        <w:instrText>org</w:instrText>
      </w:r>
      <w:r w:rsidRPr="00FE2430">
        <w:rPr>
          <w:lang w:val="ru-RU"/>
        </w:rPr>
        <w:instrText>/</w:instrText>
      </w:r>
      <w:r w:rsidRPr="008C3988">
        <w:instrText>users</w:instrText>
      </w:r>
      <w:r w:rsidRPr="00FE2430">
        <w:rPr>
          <w:lang w:val="ru-RU"/>
        </w:rPr>
        <w:instrText>/2698521/</w:instrText>
      </w:r>
      <w:r w:rsidRPr="008C3988">
        <w:instrText>items</w:instrText>
      </w:r>
      <w:r w:rsidRPr="00FE2430">
        <w:rPr>
          <w:lang w:val="ru-RU"/>
        </w:rPr>
        <w:instrText>/9</w:instrText>
      </w:r>
      <w:r w:rsidRPr="008C3988">
        <w:instrText>ME</w:instrText>
      </w:r>
      <w:r w:rsidRPr="00FE2430">
        <w:rPr>
          <w:lang w:val="ru-RU"/>
        </w:rPr>
        <w:instrText>4</w:instrText>
      </w:r>
      <w:r w:rsidRPr="008C3988">
        <w:instrText>Q</w:instrText>
      </w:r>
      <w:r w:rsidRPr="00FE2430">
        <w:rPr>
          <w:lang w:val="ru-RU"/>
        </w:rPr>
        <w:instrText>94</w:instrText>
      </w:r>
      <w:r w:rsidRPr="008C3988">
        <w:instrText>Z</w:instrText>
      </w:r>
      <w:r w:rsidRPr="00FE2430">
        <w:rPr>
          <w:lang w:val="ru-RU"/>
        </w:rPr>
        <w:instrText>"],"</w:instrText>
      </w:r>
      <w:r w:rsidRPr="008C3988">
        <w:instrText>uri</w:instrText>
      </w:r>
      <w:r w:rsidRPr="00FE2430">
        <w:rPr>
          <w:lang w:val="ru-RU"/>
        </w:rPr>
        <w:instrText>":["</w:instrText>
      </w:r>
      <w:r w:rsidRPr="008C3988">
        <w:instrText>http</w:instrText>
      </w:r>
      <w:r w:rsidRPr="00FE2430">
        <w:rPr>
          <w:lang w:val="ru-RU"/>
        </w:rPr>
        <w:instrText>://</w:instrText>
      </w:r>
      <w:r w:rsidRPr="008C3988">
        <w:instrText>zotero</w:instrText>
      </w:r>
      <w:r w:rsidRPr="00FE2430">
        <w:rPr>
          <w:lang w:val="ru-RU"/>
        </w:rPr>
        <w:instrText>.</w:instrText>
      </w:r>
      <w:r w:rsidRPr="008C3988">
        <w:instrText>org</w:instrText>
      </w:r>
      <w:r w:rsidRPr="00FE2430">
        <w:rPr>
          <w:lang w:val="ru-RU"/>
        </w:rPr>
        <w:instrText>/</w:instrText>
      </w:r>
      <w:r w:rsidRPr="008C3988">
        <w:instrText>users</w:instrText>
      </w:r>
      <w:r w:rsidRPr="00FE2430">
        <w:rPr>
          <w:lang w:val="ru-RU"/>
        </w:rPr>
        <w:instrText>/2698521/</w:instrText>
      </w:r>
      <w:r w:rsidRPr="008C3988">
        <w:instrText>items</w:instrText>
      </w:r>
      <w:r w:rsidRPr="00FE2430">
        <w:rPr>
          <w:lang w:val="ru-RU"/>
        </w:rPr>
        <w:instrText>/9</w:instrText>
      </w:r>
      <w:r w:rsidRPr="008C3988">
        <w:instrText>ME</w:instrText>
      </w:r>
      <w:r w:rsidRPr="00FE2430">
        <w:rPr>
          <w:lang w:val="ru-RU"/>
        </w:rPr>
        <w:instrText>4</w:instrText>
      </w:r>
      <w:r w:rsidRPr="008C3988">
        <w:instrText>Q</w:instrText>
      </w:r>
      <w:r w:rsidRPr="00FE2430">
        <w:rPr>
          <w:lang w:val="ru-RU"/>
        </w:rPr>
        <w:instrText>94</w:instrText>
      </w:r>
      <w:r w:rsidRPr="008C3988">
        <w:instrText>Z</w:instrText>
      </w:r>
      <w:r w:rsidRPr="00FE2430">
        <w:rPr>
          <w:lang w:val="ru-RU"/>
        </w:rPr>
        <w:instrText>"],"</w:instrText>
      </w:r>
      <w:r w:rsidRPr="008C3988">
        <w:instrText>itemData</w:instrText>
      </w:r>
      <w:r w:rsidRPr="00FE2430">
        <w:rPr>
          <w:lang w:val="ru-RU"/>
        </w:rPr>
        <w:instrText>":{"</w:instrText>
      </w:r>
      <w:r w:rsidRPr="008C3988">
        <w:instrText>type</w:instrText>
      </w:r>
      <w:r w:rsidRPr="00FE2430">
        <w:rPr>
          <w:lang w:val="ru-RU"/>
        </w:rPr>
        <w:instrText>":"</w:instrText>
      </w:r>
      <w:r w:rsidRPr="008C3988">
        <w:instrText>paper</w:instrText>
      </w:r>
      <w:r w:rsidRPr="00FE2430">
        <w:rPr>
          <w:lang w:val="ru-RU"/>
        </w:rPr>
        <w:instrText>-</w:instrText>
      </w:r>
      <w:r w:rsidRPr="008C3988">
        <w:instrText>conference</w:instrText>
      </w:r>
      <w:r w:rsidRPr="00FE2430">
        <w:rPr>
          <w:lang w:val="ru-RU"/>
        </w:rPr>
        <w:instrText>","</w:instrText>
      </w:r>
      <w:r w:rsidRPr="008C3988">
        <w:instrText>title</w:instrText>
      </w:r>
      <w:r w:rsidRPr="00FE2430">
        <w:rPr>
          <w:lang w:val="ru-RU"/>
        </w:rPr>
        <w:instrText>":"Применение рентгеновской микротомографии при исследовании структуры порового пространства доломитов преображенского горизонта","</w:instrText>
      </w:r>
      <w:r w:rsidRPr="008C3988">
        <w:instrText>container</w:instrText>
      </w:r>
      <w:r w:rsidRPr="00FE2430">
        <w:rPr>
          <w:lang w:val="ru-RU"/>
        </w:rPr>
        <w:instrText>-</w:instrText>
      </w:r>
      <w:r w:rsidRPr="008C3988">
        <w:instrText>title</w:instrText>
      </w:r>
      <w:r w:rsidRPr="00FE2430">
        <w:rPr>
          <w:lang w:val="ru-RU"/>
        </w:rPr>
        <w:instrText>":"ГеоБайкал","</w:instrText>
      </w:r>
      <w:r w:rsidRPr="008C3988">
        <w:instrText>publisher</w:instrText>
      </w:r>
      <w:r w:rsidRPr="00FE2430">
        <w:rPr>
          <w:lang w:val="ru-RU"/>
        </w:rPr>
        <w:instrText>":"</w:instrText>
      </w:r>
      <w:r w:rsidRPr="008C3988">
        <w:instrText>EAGE</w:instrText>
      </w:r>
      <w:r w:rsidRPr="00FE2430">
        <w:rPr>
          <w:lang w:val="ru-RU"/>
        </w:rPr>
        <w:instrText>","</w:instrText>
      </w:r>
      <w:r w:rsidRPr="008C3988">
        <w:instrText>source</w:instrText>
      </w:r>
      <w:r w:rsidRPr="00FE2430">
        <w:rPr>
          <w:lang w:val="ru-RU"/>
        </w:rPr>
        <w:instrText>":"</w:instrText>
      </w:r>
      <w:r w:rsidRPr="008C3988">
        <w:instrText>Scopus</w:instrText>
      </w:r>
      <w:r w:rsidRPr="00FE2430">
        <w:rPr>
          <w:lang w:val="ru-RU"/>
        </w:rPr>
        <w:instrText>","</w:instrText>
      </w:r>
      <w:r w:rsidRPr="008C3988">
        <w:instrText>archive</w:instrText>
      </w:r>
      <w:r w:rsidRPr="00FE2430">
        <w:rPr>
          <w:lang w:val="ru-RU"/>
        </w:rPr>
        <w:instrText>":"</w:instrText>
      </w:r>
      <w:r w:rsidRPr="008C3988">
        <w:instrText>Scopus</w:instrText>
      </w:r>
      <w:r w:rsidRPr="00FE2430">
        <w:rPr>
          <w:lang w:val="ru-RU"/>
        </w:rPr>
        <w:instrText>","</w:instrText>
      </w:r>
      <w:r w:rsidRPr="008C3988">
        <w:instrText>event</w:instrText>
      </w:r>
      <w:r w:rsidRPr="00FE2430">
        <w:rPr>
          <w:lang w:val="ru-RU"/>
        </w:rPr>
        <w:instrText>":"ГеоБайкал","</w:instrText>
      </w:r>
      <w:r w:rsidRPr="008C3988">
        <w:instrText>abstract</w:instrText>
      </w:r>
      <w:r w:rsidRPr="00FE2430">
        <w:rPr>
          <w:lang w:val="ru-RU"/>
        </w:rPr>
        <w:instrText>":"</w:instrText>
      </w:r>
      <w:r w:rsidRPr="008C3988">
        <w:instrText>The</w:instrText>
      </w:r>
      <w:r w:rsidRPr="00FE2430">
        <w:rPr>
          <w:lang w:val="ru-RU"/>
        </w:rPr>
        <w:instrText xml:space="preserve"> </w:instrText>
      </w:r>
      <w:r w:rsidRPr="008C3988">
        <w:instrText>abstract</w:instrText>
      </w:r>
      <w:r w:rsidRPr="00FE2430">
        <w:rPr>
          <w:lang w:val="ru-RU"/>
        </w:rPr>
        <w:instrText xml:space="preserve"> </w:instrText>
      </w:r>
      <w:r w:rsidRPr="008C3988">
        <w:instrText>contains</w:instrText>
      </w:r>
      <w:r w:rsidRPr="00FE2430">
        <w:rPr>
          <w:lang w:val="ru-RU"/>
        </w:rPr>
        <w:instrText xml:space="preserve"> </w:instrText>
      </w:r>
      <w:r w:rsidRPr="008C3988">
        <w:instrText>results</w:instrText>
      </w:r>
      <w:r w:rsidRPr="00FE2430">
        <w:rPr>
          <w:lang w:val="ru-RU"/>
        </w:rPr>
        <w:instrText xml:space="preserve"> </w:instrText>
      </w:r>
      <w:r w:rsidRPr="008C3988">
        <w:instrText>of</w:instrText>
      </w:r>
      <w:r w:rsidRPr="00FE2430">
        <w:rPr>
          <w:lang w:val="ru-RU"/>
        </w:rPr>
        <w:instrText xml:space="preserve"> </w:instrText>
      </w:r>
      <w:r w:rsidRPr="008C3988">
        <w:instrText>X</w:instrText>
      </w:r>
      <w:r w:rsidRPr="00FE2430">
        <w:rPr>
          <w:lang w:val="ru-RU"/>
        </w:rPr>
        <w:instrText>-</w:instrText>
      </w:r>
      <w:r w:rsidRPr="008C3988">
        <w:instrText>ray</w:instrText>
      </w:r>
      <w:r w:rsidRPr="00FE2430">
        <w:rPr>
          <w:lang w:val="ru-RU"/>
        </w:rPr>
        <w:instrText xml:space="preserve"> </w:instrText>
      </w:r>
      <w:r w:rsidRPr="008C3988">
        <w:instrText>micro</w:instrText>
      </w:r>
      <w:r w:rsidRPr="00FE2430">
        <w:rPr>
          <w:lang w:val="ru-RU"/>
        </w:rPr>
        <w:instrText>-</w:instrText>
      </w:r>
      <w:r w:rsidRPr="008C3988">
        <w:instrText>CT</w:instrText>
      </w:r>
      <w:r w:rsidRPr="00FE2430">
        <w:rPr>
          <w:lang w:val="ru-RU"/>
        </w:rPr>
        <w:instrText xml:space="preserve"> </w:instrText>
      </w:r>
      <w:r w:rsidRPr="008C3988">
        <w:instrText>study</w:instrText>
      </w:r>
      <w:r w:rsidRPr="00FE2430">
        <w:rPr>
          <w:lang w:val="ru-RU"/>
        </w:rPr>
        <w:instrText xml:space="preserve"> </w:instrText>
      </w:r>
      <w:r w:rsidRPr="008C3988">
        <w:instrText>of</w:instrText>
      </w:r>
      <w:r w:rsidRPr="00FE2430">
        <w:rPr>
          <w:lang w:val="ru-RU"/>
        </w:rPr>
        <w:instrText xml:space="preserve"> </w:instrText>
      </w:r>
      <w:r w:rsidRPr="008C3988">
        <w:instrText>dolomite</w:instrText>
      </w:r>
      <w:r w:rsidRPr="00FE2430">
        <w:rPr>
          <w:lang w:val="ru-RU"/>
        </w:rPr>
        <w:instrText xml:space="preserve"> </w:instrText>
      </w:r>
      <w:r w:rsidRPr="008C3988">
        <w:instrText>porespace</w:instrText>
      </w:r>
      <w:r w:rsidRPr="00FE2430">
        <w:rPr>
          <w:lang w:val="ru-RU"/>
        </w:rPr>
        <w:instrText xml:space="preserve"> </w:instrText>
      </w:r>
      <w:r w:rsidRPr="008C3988">
        <w:instrText>structure</w:instrText>
      </w:r>
      <w:r w:rsidRPr="00FE2430">
        <w:rPr>
          <w:lang w:val="ru-RU"/>
        </w:rPr>
        <w:instrText xml:space="preserve"> </w:instrText>
      </w:r>
      <w:r w:rsidRPr="008C3988">
        <w:instrText>from</w:instrText>
      </w:r>
      <w:r w:rsidRPr="00FE2430">
        <w:rPr>
          <w:lang w:val="ru-RU"/>
        </w:rPr>
        <w:instrText xml:space="preserve"> </w:instrText>
      </w:r>
      <w:r w:rsidRPr="008C3988">
        <w:instrText>Preobrazheskiy</w:instrText>
      </w:r>
      <w:r w:rsidRPr="00FE2430">
        <w:rPr>
          <w:lang w:val="ru-RU"/>
        </w:rPr>
        <w:instrText xml:space="preserve"> </w:instrText>
      </w:r>
      <w:r w:rsidRPr="008C3988">
        <w:instrText>horizon</w:instrText>
      </w:r>
      <w:r w:rsidRPr="00FE2430">
        <w:rPr>
          <w:lang w:val="ru-RU"/>
        </w:rPr>
        <w:instrText>.","</w:instrText>
      </w:r>
      <w:r w:rsidRPr="008C3988">
        <w:instrText>ISBN</w:instrText>
      </w:r>
      <w:r w:rsidRPr="00FE2430">
        <w:rPr>
          <w:lang w:val="ru-RU"/>
        </w:rPr>
        <w:instrText>":"978-1-63439-166-5","</w:instrText>
      </w:r>
      <w:r w:rsidRPr="008C3988">
        <w:instrText>language</w:instrText>
      </w:r>
      <w:r w:rsidRPr="00FE2430">
        <w:rPr>
          <w:lang w:val="ru-RU"/>
        </w:rPr>
        <w:instrText>":"</w:instrText>
      </w:r>
      <w:r w:rsidRPr="008C3988">
        <w:instrText>en</w:instrText>
      </w:r>
      <w:r w:rsidRPr="00FE2430">
        <w:rPr>
          <w:lang w:val="ru-RU"/>
        </w:rPr>
        <w:instrText>","</w:instrText>
      </w:r>
      <w:r w:rsidRPr="008C3988">
        <w:instrText>author</w:instrText>
      </w:r>
      <w:r w:rsidRPr="00FE2430">
        <w:rPr>
          <w:lang w:val="ru-RU"/>
        </w:rPr>
        <w:instrText>":[{"</w:instrText>
      </w:r>
      <w:r w:rsidRPr="008C3988">
        <w:instrText>family</w:instrText>
      </w:r>
      <w:r w:rsidRPr="00FE2430">
        <w:rPr>
          <w:lang w:val="ru-RU"/>
        </w:rPr>
        <w:instrText>":"Якимчук","</w:instrText>
      </w:r>
      <w:r w:rsidRPr="008C3988">
        <w:instrText>given</w:instrText>
      </w:r>
      <w:r w:rsidRPr="00FE2430">
        <w:rPr>
          <w:lang w:val="ru-RU"/>
        </w:rPr>
        <w:instrText>":"Иван Викторович"},{"</w:instrText>
      </w:r>
      <w:r w:rsidRPr="008C3988">
        <w:instrText>family</w:instrText>
      </w:r>
      <w:r w:rsidRPr="00FE2430">
        <w:rPr>
          <w:lang w:val="ru-RU"/>
        </w:rPr>
        <w:instrText>":"Варфоломеев","</w:instrText>
      </w:r>
      <w:r w:rsidRPr="008C3988">
        <w:instrText>given</w:instrText>
      </w:r>
      <w:r w:rsidRPr="00FE2430">
        <w:rPr>
          <w:lang w:val="ru-RU"/>
        </w:rPr>
        <w:instrText>":"Игорь Андреевич"}],"</w:instrText>
      </w:r>
      <w:r w:rsidRPr="008C3988">
        <w:instrText>issued</w:instrText>
      </w:r>
      <w:r w:rsidRPr="00FE2430">
        <w:rPr>
          <w:lang w:val="ru-RU"/>
        </w:rPr>
        <w:instrText>":{"</w:instrText>
      </w:r>
      <w:r w:rsidRPr="008C3988">
        <w:instrText>raw</w:instrText>
      </w:r>
      <w:r w:rsidRPr="00FE2430">
        <w:rPr>
          <w:lang w:val="ru-RU"/>
        </w:rPr>
        <w:instrText>":"2014"}}}],"</w:instrText>
      </w:r>
      <w:r w:rsidRPr="008C3988">
        <w:instrText>schema</w:instrText>
      </w:r>
      <w:r w:rsidRPr="00FE2430">
        <w:rPr>
          <w:lang w:val="ru-RU"/>
        </w:rPr>
        <w:instrText>":"</w:instrText>
      </w:r>
      <w:r w:rsidRPr="008C3988">
        <w:instrText>https</w:instrText>
      </w:r>
      <w:r w:rsidRPr="00FE2430">
        <w:rPr>
          <w:lang w:val="ru-RU"/>
        </w:rPr>
        <w:instrText>://</w:instrText>
      </w:r>
      <w:r w:rsidRPr="008C3988">
        <w:instrText>github</w:instrText>
      </w:r>
      <w:r w:rsidRPr="00FE2430">
        <w:rPr>
          <w:lang w:val="ru-RU"/>
        </w:rPr>
        <w:instrText>.</w:instrText>
      </w:r>
      <w:r w:rsidRPr="008C3988">
        <w:instrText>com</w:instrText>
      </w:r>
      <w:r w:rsidRPr="00FE2430">
        <w:rPr>
          <w:lang w:val="ru-RU"/>
        </w:rPr>
        <w:instrText>/</w:instrText>
      </w:r>
      <w:r w:rsidRPr="008C3988">
        <w:instrText>citation</w:instrText>
      </w:r>
      <w:r w:rsidRPr="00FE2430">
        <w:rPr>
          <w:lang w:val="ru-RU"/>
        </w:rPr>
        <w:instrText>-</w:instrText>
      </w:r>
      <w:r w:rsidRPr="008C3988">
        <w:instrText>style</w:instrText>
      </w:r>
      <w:r w:rsidRPr="00FE2430">
        <w:rPr>
          <w:lang w:val="ru-RU"/>
        </w:rPr>
        <w:instrText>-</w:instrText>
      </w:r>
      <w:r w:rsidRPr="008C3988">
        <w:instrText>language</w:instrText>
      </w:r>
      <w:r w:rsidRPr="00FE2430">
        <w:rPr>
          <w:lang w:val="ru-RU"/>
        </w:rPr>
        <w:instrText>/</w:instrText>
      </w:r>
      <w:r w:rsidRPr="008C3988">
        <w:instrText>schema</w:instrText>
      </w:r>
      <w:r w:rsidRPr="00FE2430">
        <w:rPr>
          <w:lang w:val="ru-RU"/>
        </w:rPr>
        <w:instrText>/</w:instrText>
      </w:r>
      <w:r w:rsidRPr="008C3988">
        <w:instrText>raw</w:instrText>
      </w:r>
      <w:r w:rsidRPr="00FE2430">
        <w:rPr>
          <w:lang w:val="ru-RU"/>
        </w:rPr>
        <w:instrText>/</w:instrText>
      </w:r>
      <w:r w:rsidRPr="008C3988">
        <w:instrText>master</w:instrText>
      </w:r>
      <w:r w:rsidRPr="00FE2430">
        <w:rPr>
          <w:lang w:val="ru-RU"/>
        </w:rPr>
        <w:instrText>/</w:instrText>
      </w:r>
      <w:r w:rsidRPr="008C3988">
        <w:instrText>csl</w:instrText>
      </w:r>
      <w:r w:rsidRPr="00FE2430">
        <w:rPr>
          <w:lang w:val="ru-RU"/>
        </w:rPr>
        <w:instrText>-</w:instrText>
      </w:r>
      <w:r w:rsidRPr="008C3988">
        <w:instrText>citation</w:instrText>
      </w:r>
      <w:r w:rsidRPr="00FE2430">
        <w:rPr>
          <w:lang w:val="ru-RU"/>
        </w:rPr>
        <w:instrText>.</w:instrText>
      </w:r>
      <w:r w:rsidRPr="008C3988">
        <w:instrText>json</w:instrText>
      </w:r>
      <w:r w:rsidRPr="00FE2430">
        <w:rPr>
          <w:lang w:val="ru-RU"/>
        </w:rPr>
        <w:instrText xml:space="preserve">"} </w:instrText>
      </w:r>
      <w:r w:rsidRPr="008C3988">
        <w:fldChar w:fldCharType="separate"/>
      </w:r>
      <w:r w:rsidRPr="00FE2430">
        <w:rPr>
          <w:rFonts w:ascii="Calibri" w:hAnsi="Calibri" w:cs="Times New Roman"/>
          <w:szCs w:val="24"/>
          <w:lang w:val="ru-RU"/>
        </w:rPr>
        <w:t>(Якимчук и Варфоломеев, 2014)</w:t>
      </w:r>
      <w:r w:rsidRPr="008C3988">
        <w:fldChar w:fldCharType="end"/>
      </w:r>
    </w:p>
    <w:p w14:paraId="7F340AFD" w14:textId="77777777" w:rsidR="00EA15A4" w:rsidRPr="00FE2430" w:rsidRDefault="00EA15A4" w:rsidP="00FE2430">
      <w:pPr>
        <w:rPr>
          <w:lang w:val="ru-RU"/>
        </w:rPr>
      </w:pPr>
      <w:r>
        <w:fldChar w:fldCharType="begin"/>
      </w:r>
      <w:r w:rsidRPr="00FE2430">
        <w:rPr>
          <w:lang w:val="ru-RU"/>
        </w:rPr>
        <w:instrText xml:space="preserve"> </w:instrText>
      </w:r>
      <w:r>
        <w:instrText>ADDIN</w:instrText>
      </w:r>
      <w:r w:rsidRPr="00FE2430">
        <w:rPr>
          <w:lang w:val="ru-RU"/>
        </w:rPr>
        <w:instrText xml:space="preserve"> </w:instrText>
      </w:r>
      <w:r>
        <w:instrText>ZOTERO</w:instrText>
      </w:r>
      <w:r w:rsidRPr="00FE2430">
        <w:rPr>
          <w:lang w:val="ru-RU"/>
        </w:rPr>
        <w:instrText>_</w:instrText>
      </w:r>
      <w:r>
        <w:instrText>ITEM</w:instrText>
      </w:r>
      <w:r w:rsidRPr="00FE2430">
        <w:rPr>
          <w:lang w:val="ru-RU"/>
        </w:rPr>
        <w:instrText xml:space="preserve"> </w:instrText>
      </w:r>
      <w:r>
        <w:instrText>CSL</w:instrText>
      </w:r>
      <w:r w:rsidRPr="00FE2430">
        <w:rPr>
          <w:lang w:val="ru-RU"/>
        </w:rPr>
        <w:instrText>_</w:instrText>
      </w:r>
      <w:r>
        <w:instrText>CITATION</w:instrText>
      </w:r>
      <w:r w:rsidRPr="00FE2430">
        <w:rPr>
          <w:lang w:val="ru-RU"/>
        </w:rPr>
        <w:instrText xml:space="preserve"> {"</w:instrText>
      </w:r>
      <w:r>
        <w:instrText>citationID</w:instrText>
      </w:r>
      <w:r w:rsidRPr="00FE2430">
        <w:rPr>
          <w:lang w:val="ru-RU"/>
        </w:rPr>
        <w:instrText>":"9</w:instrText>
      </w:r>
      <w:r>
        <w:instrText>rvWCkKW</w:instrText>
      </w:r>
      <w:r w:rsidRPr="00FE2430">
        <w:rPr>
          <w:lang w:val="ru-RU"/>
        </w:rPr>
        <w:instrText>","</w:instrText>
      </w:r>
      <w:r>
        <w:instrText>properties</w:instrText>
      </w:r>
      <w:r w:rsidRPr="00FE2430">
        <w:rPr>
          <w:lang w:val="ru-RU"/>
        </w:rPr>
        <w:instrText>":{"</w:instrText>
      </w:r>
      <w:r>
        <w:instrText>formattedCitation</w:instrText>
      </w:r>
      <w:r w:rsidRPr="00FE2430">
        <w:rPr>
          <w:lang w:val="ru-RU"/>
        </w:rPr>
        <w:instrText>":"(</w:instrText>
      </w:r>
      <w:r>
        <w:instrText>Kolmogorov</w:instrText>
      </w:r>
      <w:r w:rsidRPr="00FE2430">
        <w:rPr>
          <w:lang w:val="ru-RU"/>
        </w:rPr>
        <w:instrText xml:space="preserve"> </w:instrText>
      </w:r>
      <w:r>
        <w:instrText>and</w:instrText>
      </w:r>
      <w:r w:rsidRPr="00FE2430">
        <w:rPr>
          <w:lang w:val="ru-RU"/>
        </w:rPr>
        <w:instrText xml:space="preserve"> </w:instrText>
      </w:r>
      <w:r>
        <w:instrText>Zabin</w:instrText>
      </w:r>
      <w:r w:rsidRPr="00FE2430">
        <w:rPr>
          <w:lang w:val="ru-RU"/>
        </w:rPr>
        <w:instrText>, 2004)","</w:instrText>
      </w:r>
      <w:r>
        <w:instrText>plainCitation</w:instrText>
      </w:r>
      <w:r w:rsidRPr="00FE2430">
        <w:rPr>
          <w:lang w:val="ru-RU"/>
        </w:rPr>
        <w:instrText>":"(</w:instrText>
      </w:r>
      <w:r>
        <w:instrText>Kolmogorov</w:instrText>
      </w:r>
      <w:r w:rsidRPr="00FE2430">
        <w:rPr>
          <w:lang w:val="ru-RU"/>
        </w:rPr>
        <w:instrText xml:space="preserve"> </w:instrText>
      </w:r>
      <w:r>
        <w:instrText>and</w:instrText>
      </w:r>
      <w:r w:rsidRPr="00FE2430">
        <w:rPr>
          <w:lang w:val="ru-RU"/>
        </w:rPr>
        <w:instrText xml:space="preserve"> </w:instrText>
      </w:r>
      <w:r>
        <w:instrText>Zabin</w:instrText>
      </w:r>
      <w:r w:rsidRPr="00FE2430">
        <w:rPr>
          <w:lang w:val="ru-RU"/>
        </w:rPr>
        <w:instrText>, 2004)"},"</w:instrText>
      </w:r>
      <w:r>
        <w:instrText>citationItems</w:instrText>
      </w:r>
      <w:r w:rsidRPr="00FE2430">
        <w:rPr>
          <w:lang w:val="ru-RU"/>
        </w:rPr>
        <w:instrText>":[{"</w:instrText>
      </w:r>
      <w:r>
        <w:instrText>id</w:instrText>
      </w:r>
      <w:r w:rsidRPr="00FE2430">
        <w:rPr>
          <w:lang w:val="ru-RU"/>
        </w:rPr>
        <w:instrText>":7,"</w:instrText>
      </w:r>
      <w:r>
        <w:instrText>uris</w:instrText>
      </w:r>
      <w:r w:rsidRPr="00FE2430">
        <w:rPr>
          <w:lang w:val="ru-RU"/>
        </w:rPr>
        <w:instrText>":["</w:instrText>
      </w:r>
      <w:r>
        <w:instrText>http</w:instrText>
      </w:r>
      <w:r w:rsidRPr="00FE2430">
        <w:rPr>
          <w:lang w:val="ru-RU"/>
        </w:rPr>
        <w:instrText>://</w:instrText>
      </w:r>
      <w:r>
        <w:instrText>zotero</w:instrText>
      </w:r>
      <w:r w:rsidRPr="00FE2430">
        <w:rPr>
          <w:lang w:val="ru-RU"/>
        </w:rPr>
        <w:instrText>.</w:instrText>
      </w:r>
      <w:r>
        <w:instrText>org</w:instrText>
      </w:r>
      <w:r w:rsidRPr="00FE2430">
        <w:rPr>
          <w:lang w:val="ru-RU"/>
        </w:rPr>
        <w:instrText>/</w:instrText>
      </w:r>
      <w:r>
        <w:instrText>users</w:instrText>
      </w:r>
      <w:r w:rsidRPr="00FE2430">
        <w:rPr>
          <w:lang w:val="ru-RU"/>
        </w:rPr>
        <w:instrText>/2698521/</w:instrText>
      </w:r>
      <w:r>
        <w:instrText>items</w:instrText>
      </w:r>
      <w:r w:rsidRPr="00FE2430">
        <w:rPr>
          <w:lang w:val="ru-RU"/>
        </w:rPr>
        <w:instrText>/</w:instrText>
      </w:r>
      <w:r>
        <w:instrText>A</w:instrText>
      </w:r>
      <w:r w:rsidRPr="00FE2430">
        <w:rPr>
          <w:lang w:val="ru-RU"/>
        </w:rPr>
        <w:instrText>82</w:instrText>
      </w:r>
      <w:r>
        <w:instrText>GEJ</w:instrText>
      </w:r>
      <w:r w:rsidRPr="00FE2430">
        <w:rPr>
          <w:lang w:val="ru-RU"/>
        </w:rPr>
        <w:instrText>5</w:instrText>
      </w:r>
      <w:r>
        <w:instrText>R</w:instrText>
      </w:r>
      <w:r w:rsidRPr="00FE2430">
        <w:rPr>
          <w:lang w:val="ru-RU"/>
        </w:rPr>
        <w:instrText>"],"</w:instrText>
      </w:r>
      <w:r>
        <w:instrText>uri</w:instrText>
      </w:r>
      <w:r w:rsidRPr="00FE2430">
        <w:rPr>
          <w:lang w:val="ru-RU"/>
        </w:rPr>
        <w:instrText>":["</w:instrText>
      </w:r>
      <w:r>
        <w:instrText>http</w:instrText>
      </w:r>
      <w:r w:rsidRPr="00FE2430">
        <w:rPr>
          <w:lang w:val="ru-RU"/>
        </w:rPr>
        <w:instrText>://</w:instrText>
      </w:r>
      <w:r>
        <w:instrText>zotero</w:instrText>
      </w:r>
      <w:r w:rsidRPr="00FE2430">
        <w:rPr>
          <w:lang w:val="ru-RU"/>
        </w:rPr>
        <w:instrText>.</w:instrText>
      </w:r>
      <w:r>
        <w:instrText>org</w:instrText>
      </w:r>
      <w:r w:rsidRPr="00FE2430">
        <w:rPr>
          <w:lang w:val="ru-RU"/>
        </w:rPr>
        <w:instrText>/</w:instrText>
      </w:r>
      <w:r>
        <w:instrText>users</w:instrText>
      </w:r>
      <w:r w:rsidRPr="00FE2430">
        <w:rPr>
          <w:lang w:val="ru-RU"/>
        </w:rPr>
        <w:instrText>/2698521/</w:instrText>
      </w:r>
      <w:r>
        <w:instrText>items</w:instrText>
      </w:r>
      <w:r w:rsidRPr="00FE2430">
        <w:rPr>
          <w:lang w:val="ru-RU"/>
        </w:rPr>
        <w:instrText>/</w:instrText>
      </w:r>
      <w:r>
        <w:instrText>A</w:instrText>
      </w:r>
      <w:r w:rsidRPr="00FE2430">
        <w:rPr>
          <w:lang w:val="ru-RU"/>
        </w:rPr>
        <w:instrText>82</w:instrText>
      </w:r>
      <w:r>
        <w:instrText>GEJ</w:instrText>
      </w:r>
      <w:r w:rsidRPr="00FE2430">
        <w:rPr>
          <w:lang w:val="ru-RU"/>
        </w:rPr>
        <w:instrText>5</w:instrText>
      </w:r>
      <w:r>
        <w:instrText>R</w:instrText>
      </w:r>
      <w:r w:rsidRPr="00FE2430">
        <w:rPr>
          <w:lang w:val="ru-RU"/>
        </w:rPr>
        <w:instrText>"],"</w:instrText>
      </w:r>
      <w:r>
        <w:instrText>itemData</w:instrText>
      </w:r>
      <w:r w:rsidRPr="00FE2430">
        <w:rPr>
          <w:lang w:val="ru-RU"/>
        </w:rPr>
        <w:instrText>":{"</w:instrText>
      </w:r>
      <w:r>
        <w:instrText>type</w:instrText>
      </w:r>
      <w:r w:rsidRPr="00FE2430">
        <w:rPr>
          <w:lang w:val="ru-RU"/>
        </w:rPr>
        <w:instrText>":"</w:instrText>
      </w:r>
      <w:r>
        <w:instrText>article</w:instrText>
      </w:r>
      <w:r w:rsidRPr="00FE2430">
        <w:rPr>
          <w:lang w:val="ru-RU"/>
        </w:rPr>
        <w:instrText>-</w:instrText>
      </w:r>
      <w:r>
        <w:instrText>journal</w:instrText>
      </w:r>
      <w:r w:rsidRPr="00FE2430">
        <w:rPr>
          <w:lang w:val="ru-RU"/>
        </w:rPr>
        <w:instrText>","</w:instrText>
      </w:r>
      <w:r>
        <w:instrText>title</w:instrText>
      </w:r>
      <w:r w:rsidRPr="00FE2430">
        <w:rPr>
          <w:lang w:val="ru-RU"/>
        </w:rPr>
        <w:instrText>":"</w:instrText>
      </w:r>
      <w:r>
        <w:instrText>What</w:instrText>
      </w:r>
      <w:r w:rsidRPr="00FE2430">
        <w:rPr>
          <w:lang w:val="ru-RU"/>
        </w:rPr>
        <w:instrText xml:space="preserve"> </w:instrText>
      </w:r>
      <w:r>
        <w:instrText>energy</w:instrText>
      </w:r>
      <w:r w:rsidRPr="00FE2430">
        <w:rPr>
          <w:lang w:val="ru-RU"/>
        </w:rPr>
        <w:instrText xml:space="preserve"> </w:instrText>
      </w:r>
      <w:r>
        <w:instrText>functions</w:instrText>
      </w:r>
      <w:r w:rsidRPr="00FE2430">
        <w:rPr>
          <w:lang w:val="ru-RU"/>
        </w:rPr>
        <w:instrText xml:space="preserve"> </w:instrText>
      </w:r>
      <w:r>
        <w:instrText>can</w:instrText>
      </w:r>
      <w:r w:rsidRPr="00FE2430">
        <w:rPr>
          <w:lang w:val="ru-RU"/>
        </w:rPr>
        <w:instrText xml:space="preserve"> </w:instrText>
      </w:r>
      <w:r>
        <w:instrText>be</w:instrText>
      </w:r>
      <w:r w:rsidRPr="00FE2430">
        <w:rPr>
          <w:lang w:val="ru-RU"/>
        </w:rPr>
        <w:instrText xml:space="preserve"> </w:instrText>
      </w:r>
      <w:r>
        <w:instrText>minimized</w:instrText>
      </w:r>
      <w:r w:rsidRPr="00FE2430">
        <w:rPr>
          <w:lang w:val="ru-RU"/>
        </w:rPr>
        <w:instrText xml:space="preserve"> </w:instrText>
      </w:r>
      <w:r>
        <w:instrText>via</w:instrText>
      </w:r>
      <w:r w:rsidRPr="00FE2430">
        <w:rPr>
          <w:lang w:val="ru-RU"/>
        </w:rPr>
        <w:instrText xml:space="preserve"> </w:instrText>
      </w:r>
      <w:r>
        <w:instrText>graph</w:instrText>
      </w:r>
      <w:r w:rsidRPr="00FE2430">
        <w:rPr>
          <w:lang w:val="ru-RU"/>
        </w:rPr>
        <w:instrText xml:space="preserve"> </w:instrText>
      </w:r>
      <w:r>
        <w:instrText>cuts</w:instrText>
      </w:r>
      <w:r w:rsidRPr="00FE2430">
        <w:rPr>
          <w:lang w:val="ru-RU"/>
        </w:rPr>
        <w:instrText>?","</w:instrText>
      </w:r>
      <w:r>
        <w:instrText>container</w:instrText>
      </w:r>
      <w:r w:rsidRPr="00FE2430">
        <w:rPr>
          <w:lang w:val="ru-RU"/>
        </w:rPr>
        <w:instrText>-</w:instrText>
      </w:r>
      <w:r>
        <w:instrText>title</w:instrText>
      </w:r>
      <w:r w:rsidRPr="00FE2430">
        <w:rPr>
          <w:lang w:val="ru-RU"/>
        </w:rPr>
        <w:instrText>":"</w:instrText>
      </w:r>
      <w:r>
        <w:instrText>Pattern</w:instrText>
      </w:r>
      <w:r w:rsidRPr="00FE2430">
        <w:rPr>
          <w:lang w:val="ru-RU"/>
        </w:rPr>
        <w:instrText xml:space="preserve"> </w:instrText>
      </w:r>
      <w:r>
        <w:instrText>Analysis</w:instrText>
      </w:r>
      <w:r w:rsidRPr="00FE2430">
        <w:rPr>
          <w:lang w:val="ru-RU"/>
        </w:rPr>
        <w:instrText xml:space="preserve"> </w:instrText>
      </w:r>
      <w:r>
        <w:instrText>and</w:instrText>
      </w:r>
      <w:r w:rsidRPr="00FE2430">
        <w:rPr>
          <w:lang w:val="ru-RU"/>
        </w:rPr>
        <w:instrText xml:space="preserve"> </w:instrText>
      </w:r>
      <w:r>
        <w:instrText>Machine</w:instrText>
      </w:r>
      <w:r w:rsidRPr="00FE2430">
        <w:rPr>
          <w:lang w:val="ru-RU"/>
        </w:rPr>
        <w:instrText xml:space="preserve"> </w:instrText>
      </w:r>
      <w:r>
        <w:instrText>Intelligence</w:instrText>
      </w:r>
      <w:r w:rsidRPr="00FE2430">
        <w:rPr>
          <w:lang w:val="ru-RU"/>
        </w:rPr>
        <w:instrText xml:space="preserve">, </w:instrText>
      </w:r>
      <w:r>
        <w:instrText>IEEE</w:instrText>
      </w:r>
      <w:r w:rsidRPr="00FE2430">
        <w:rPr>
          <w:lang w:val="ru-RU"/>
        </w:rPr>
        <w:instrText xml:space="preserve"> </w:instrText>
      </w:r>
      <w:r>
        <w:instrText>Transactions</w:instrText>
      </w:r>
      <w:r w:rsidRPr="00FE2430">
        <w:rPr>
          <w:lang w:val="ru-RU"/>
        </w:rPr>
        <w:instrText xml:space="preserve"> </w:instrText>
      </w:r>
      <w:r>
        <w:instrText>on</w:instrText>
      </w:r>
      <w:r w:rsidRPr="00FE2430">
        <w:rPr>
          <w:lang w:val="ru-RU"/>
        </w:rPr>
        <w:instrText>","</w:instrText>
      </w:r>
      <w:r>
        <w:instrText>page</w:instrText>
      </w:r>
      <w:r w:rsidRPr="00FE2430">
        <w:rPr>
          <w:lang w:val="ru-RU"/>
        </w:rPr>
        <w:instrText>":"147–159","</w:instrText>
      </w:r>
      <w:r>
        <w:instrText>volume</w:instrText>
      </w:r>
      <w:r w:rsidRPr="00FE2430">
        <w:rPr>
          <w:lang w:val="ru-RU"/>
        </w:rPr>
        <w:instrText>":"26","</w:instrText>
      </w:r>
      <w:r>
        <w:instrText>issue</w:instrText>
      </w:r>
      <w:r w:rsidRPr="00FE2430">
        <w:rPr>
          <w:lang w:val="ru-RU"/>
        </w:rPr>
        <w:instrText>":"2","</w:instrText>
      </w:r>
      <w:r>
        <w:instrText>source</w:instrText>
      </w:r>
      <w:r w:rsidRPr="00FE2430">
        <w:rPr>
          <w:lang w:val="ru-RU"/>
        </w:rPr>
        <w:instrText>":"</w:instrText>
      </w:r>
      <w:r>
        <w:instrText>Google</w:instrText>
      </w:r>
      <w:r w:rsidRPr="00FE2430">
        <w:rPr>
          <w:lang w:val="ru-RU"/>
        </w:rPr>
        <w:instrText xml:space="preserve"> </w:instrText>
      </w:r>
      <w:r>
        <w:instrText>Scholar</w:instrText>
      </w:r>
      <w:r w:rsidRPr="00FE2430">
        <w:rPr>
          <w:lang w:val="ru-RU"/>
        </w:rPr>
        <w:instrText>","</w:instrText>
      </w:r>
      <w:r>
        <w:instrText>URL</w:instrText>
      </w:r>
      <w:r w:rsidRPr="00FE2430">
        <w:rPr>
          <w:lang w:val="ru-RU"/>
        </w:rPr>
        <w:instrText>":"</w:instrText>
      </w:r>
      <w:r>
        <w:instrText>http</w:instrText>
      </w:r>
      <w:r w:rsidRPr="00FE2430">
        <w:rPr>
          <w:lang w:val="ru-RU"/>
        </w:rPr>
        <w:instrText>://</w:instrText>
      </w:r>
      <w:r>
        <w:instrText>ieeexplore</w:instrText>
      </w:r>
      <w:r w:rsidRPr="00FE2430">
        <w:rPr>
          <w:lang w:val="ru-RU"/>
        </w:rPr>
        <w:instrText>.</w:instrText>
      </w:r>
      <w:r>
        <w:instrText>ieee</w:instrText>
      </w:r>
      <w:r w:rsidRPr="00FE2430">
        <w:rPr>
          <w:lang w:val="ru-RU"/>
        </w:rPr>
        <w:instrText>.</w:instrText>
      </w:r>
      <w:r>
        <w:instrText>org</w:instrText>
      </w:r>
      <w:r w:rsidRPr="00FE2430">
        <w:rPr>
          <w:lang w:val="ru-RU"/>
        </w:rPr>
        <w:instrText>/</w:instrText>
      </w:r>
      <w:r>
        <w:instrText>xpls</w:instrText>
      </w:r>
      <w:r w:rsidRPr="00FE2430">
        <w:rPr>
          <w:lang w:val="ru-RU"/>
        </w:rPr>
        <w:instrText>/</w:instrText>
      </w:r>
      <w:r>
        <w:instrText>abs</w:instrText>
      </w:r>
      <w:r w:rsidRPr="00FE2430">
        <w:rPr>
          <w:lang w:val="ru-RU"/>
        </w:rPr>
        <w:instrText>_</w:instrText>
      </w:r>
      <w:r>
        <w:instrText>all</w:instrText>
      </w:r>
      <w:r w:rsidRPr="00FE2430">
        <w:rPr>
          <w:lang w:val="ru-RU"/>
        </w:rPr>
        <w:instrText>.</w:instrText>
      </w:r>
      <w:r>
        <w:instrText>jsp</w:instrText>
      </w:r>
      <w:r w:rsidRPr="00FE2430">
        <w:rPr>
          <w:lang w:val="ru-RU"/>
        </w:rPr>
        <w:instrText>?</w:instrText>
      </w:r>
      <w:r>
        <w:instrText>arnumber</w:instrText>
      </w:r>
      <w:r w:rsidRPr="00FE2430">
        <w:rPr>
          <w:lang w:val="ru-RU"/>
        </w:rPr>
        <w:instrText>=1262177","</w:instrText>
      </w:r>
      <w:r>
        <w:instrText>language</w:instrText>
      </w:r>
      <w:r w:rsidRPr="00FE2430">
        <w:rPr>
          <w:lang w:val="ru-RU"/>
        </w:rPr>
        <w:instrText>":"</w:instrText>
      </w:r>
      <w:r>
        <w:instrText>en</w:instrText>
      </w:r>
      <w:r w:rsidRPr="00FE2430">
        <w:rPr>
          <w:lang w:val="ru-RU"/>
        </w:rPr>
        <w:instrText>-</w:instrText>
      </w:r>
      <w:r>
        <w:instrText>us</w:instrText>
      </w:r>
      <w:r w:rsidRPr="00FE2430">
        <w:rPr>
          <w:lang w:val="ru-RU"/>
        </w:rPr>
        <w:instrText>","</w:instrText>
      </w:r>
      <w:r>
        <w:instrText>author</w:instrText>
      </w:r>
      <w:r w:rsidRPr="00FE2430">
        <w:rPr>
          <w:lang w:val="ru-RU"/>
        </w:rPr>
        <w:instrText>":[{"</w:instrText>
      </w:r>
      <w:r>
        <w:instrText>family</w:instrText>
      </w:r>
      <w:r w:rsidRPr="00FE2430">
        <w:rPr>
          <w:lang w:val="ru-RU"/>
        </w:rPr>
        <w:instrText>":"</w:instrText>
      </w:r>
      <w:r>
        <w:instrText>Kolmogorov</w:instrText>
      </w:r>
      <w:r w:rsidRPr="00FE2430">
        <w:rPr>
          <w:lang w:val="ru-RU"/>
        </w:rPr>
        <w:instrText>","</w:instrText>
      </w:r>
      <w:r>
        <w:instrText>given</w:instrText>
      </w:r>
      <w:r w:rsidRPr="00FE2430">
        <w:rPr>
          <w:lang w:val="ru-RU"/>
        </w:rPr>
        <w:instrText>":"</w:instrText>
      </w:r>
      <w:r>
        <w:instrText>Vladimir</w:instrText>
      </w:r>
      <w:r w:rsidRPr="00FE2430">
        <w:rPr>
          <w:lang w:val="ru-RU"/>
        </w:rPr>
        <w:instrText>"},{"</w:instrText>
      </w:r>
      <w:r>
        <w:instrText>family</w:instrText>
      </w:r>
      <w:r w:rsidRPr="00FE2430">
        <w:rPr>
          <w:lang w:val="ru-RU"/>
        </w:rPr>
        <w:instrText>":"</w:instrText>
      </w:r>
      <w:r>
        <w:instrText>Zabin</w:instrText>
      </w:r>
      <w:r w:rsidRPr="00FE2430">
        <w:rPr>
          <w:lang w:val="ru-RU"/>
        </w:rPr>
        <w:instrText>","</w:instrText>
      </w:r>
      <w:r>
        <w:instrText>given</w:instrText>
      </w:r>
      <w:r w:rsidRPr="00FE2430">
        <w:rPr>
          <w:lang w:val="ru-RU"/>
        </w:rPr>
        <w:instrText>":"</w:instrText>
      </w:r>
      <w:r>
        <w:instrText>Ramin</w:instrText>
      </w:r>
      <w:r w:rsidRPr="00FE2430">
        <w:rPr>
          <w:lang w:val="ru-RU"/>
        </w:rPr>
        <w:instrText>"}],"</w:instrText>
      </w:r>
      <w:r>
        <w:instrText>issued</w:instrText>
      </w:r>
      <w:r w:rsidRPr="00FE2430">
        <w:rPr>
          <w:lang w:val="ru-RU"/>
        </w:rPr>
        <w:instrText>":{"</w:instrText>
      </w:r>
      <w:r>
        <w:instrText>raw</w:instrText>
      </w:r>
      <w:r w:rsidRPr="00FE2430">
        <w:rPr>
          <w:lang w:val="ru-RU"/>
        </w:rPr>
        <w:instrText>":"2004"},"</w:instrText>
      </w:r>
      <w:r>
        <w:instrText>accessed</w:instrText>
      </w:r>
      <w:r w:rsidRPr="00FE2430">
        <w:rPr>
          <w:lang w:val="ru-RU"/>
        </w:rPr>
        <w:instrText>":{"</w:instrText>
      </w:r>
      <w:r>
        <w:instrText>raw</w:instrText>
      </w:r>
      <w:r w:rsidRPr="00FE2430">
        <w:rPr>
          <w:lang w:val="ru-RU"/>
        </w:rPr>
        <w:instrText>":"2015-10-16</w:instrText>
      </w:r>
      <w:r>
        <w:instrText>T</w:instrText>
      </w:r>
      <w:r w:rsidRPr="00FE2430">
        <w:rPr>
          <w:lang w:val="ru-RU"/>
        </w:rPr>
        <w:instrText>17:14:27</w:instrText>
      </w:r>
      <w:r>
        <w:instrText>Z</w:instrText>
      </w:r>
      <w:r w:rsidRPr="00FE2430">
        <w:rPr>
          <w:lang w:val="ru-RU"/>
        </w:rPr>
        <w:instrText>"}}}],"</w:instrText>
      </w:r>
      <w:r>
        <w:instrText>schema</w:instrText>
      </w:r>
      <w:r w:rsidRPr="00FE2430">
        <w:rPr>
          <w:lang w:val="ru-RU"/>
        </w:rPr>
        <w:instrText>":"</w:instrText>
      </w:r>
      <w:r>
        <w:instrText>https</w:instrText>
      </w:r>
      <w:r w:rsidRPr="00FE2430">
        <w:rPr>
          <w:lang w:val="ru-RU"/>
        </w:rPr>
        <w:instrText>://</w:instrText>
      </w:r>
      <w:r>
        <w:instrText>github</w:instrText>
      </w:r>
      <w:r w:rsidRPr="00FE2430">
        <w:rPr>
          <w:lang w:val="ru-RU"/>
        </w:rPr>
        <w:instrText>.</w:instrText>
      </w:r>
      <w:r>
        <w:instrText>com</w:instrText>
      </w:r>
      <w:r w:rsidRPr="00FE2430">
        <w:rPr>
          <w:lang w:val="ru-RU"/>
        </w:rPr>
        <w:instrText>/</w:instrText>
      </w:r>
      <w:r>
        <w:instrText>citation</w:instrText>
      </w:r>
      <w:r w:rsidRPr="00FE2430">
        <w:rPr>
          <w:lang w:val="ru-RU"/>
        </w:rPr>
        <w:instrText>-</w:instrText>
      </w:r>
      <w:r>
        <w:instrText>style</w:instrText>
      </w:r>
      <w:r w:rsidRPr="00FE2430">
        <w:rPr>
          <w:lang w:val="ru-RU"/>
        </w:rPr>
        <w:instrText>-</w:instrText>
      </w:r>
      <w:r>
        <w:instrText>language</w:instrText>
      </w:r>
      <w:r w:rsidRPr="00FE2430">
        <w:rPr>
          <w:lang w:val="ru-RU"/>
        </w:rPr>
        <w:instrText>/</w:instrText>
      </w:r>
      <w:r>
        <w:instrText>schema</w:instrText>
      </w:r>
      <w:r w:rsidRPr="00FE2430">
        <w:rPr>
          <w:lang w:val="ru-RU"/>
        </w:rPr>
        <w:instrText>/</w:instrText>
      </w:r>
      <w:r>
        <w:instrText>raw</w:instrText>
      </w:r>
      <w:r w:rsidRPr="00FE2430">
        <w:rPr>
          <w:lang w:val="ru-RU"/>
        </w:rPr>
        <w:instrText>/</w:instrText>
      </w:r>
      <w:r>
        <w:instrText>master</w:instrText>
      </w:r>
      <w:r w:rsidRPr="00FE2430">
        <w:rPr>
          <w:lang w:val="ru-RU"/>
        </w:rPr>
        <w:instrText>/</w:instrText>
      </w:r>
      <w:r>
        <w:instrText>csl</w:instrText>
      </w:r>
      <w:r w:rsidRPr="00FE2430">
        <w:rPr>
          <w:lang w:val="ru-RU"/>
        </w:rPr>
        <w:instrText>-</w:instrText>
      </w:r>
      <w:r>
        <w:instrText>citation</w:instrText>
      </w:r>
      <w:r w:rsidRPr="00FE2430">
        <w:rPr>
          <w:lang w:val="ru-RU"/>
        </w:rPr>
        <w:instrText>.</w:instrText>
      </w:r>
      <w:r>
        <w:instrText>json</w:instrText>
      </w:r>
      <w:r w:rsidRPr="00FE2430">
        <w:rPr>
          <w:lang w:val="ru-RU"/>
        </w:rPr>
        <w:instrText xml:space="preserve">"} </w:instrText>
      </w:r>
      <w:r>
        <w:fldChar w:fldCharType="separate"/>
      </w:r>
      <w:r w:rsidRPr="00FE2430">
        <w:rPr>
          <w:rFonts w:ascii="Calibri" w:hAnsi="Calibri"/>
          <w:lang w:val="ru-RU"/>
        </w:rPr>
        <w:t>(</w:t>
      </w:r>
      <w:r w:rsidRPr="0065547E">
        <w:rPr>
          <w:rFonts w:ascii="Calibri" w:hAnsi="Calibri"/>
        </w:rPr>
        <w:t>Kolmogorov</w:t>
      </w:r>
      <w:r w:rsidRPr="00FE2430">
        <w:rPr>
          <w:rFonts w:ascii="Calibri" w:hAnsi="Calibri"/>
          <w:lang w:val="ru-RU"/>
        </w:rPr>
        <w:t xml:space="preserve"> </w:t>
      </w:r>
      <w:r w:rsidRPr="0065547E">
        <w:rPr>
          <w:rFonts w:ascii="Calibri" w:hAnsi="Calibri"/>
        </w:rPr>
        <w:t>and</w:t>
      </w:r>
      <w:r w:rsidRPr="00FE2430">
        <w:rPr>
          <w:rFonts w:ascii="Calibri" w:hAnsi="Calibri"/>
          <w:lang w:val="ru-RU"/>
        </w:rPr>
        <w:t xml:space="preserve"> </w:t>
      </w:r>
      <w:proofErr w:type="spellStart"/>
      <w:r w:rsidRPr="0065547E">
        <w:rPr>
          <w:rFonts w:ascii="Calibri" w:hAnsi="Calibri"/>
        </w:rPr>
        <w:t>Zabin</w:t>
      </w:r>
      <w:proofErr w:type="spellEnd"/>
      <w:r w:rsidRPr="00FE2430">
        <w:rPr>
          <w:rFonts w:ascii="Calibri" w:hAnsi="Calibri"/>
          <w:lang w:val="ru-RU"/>
        </w:rPr>
        <w:t>, 2004)</w:t>
      </w:r>
      <w:r>
        <w:fldChar w:fldCharType="end"/>
      </w:r>
    </w:p>
    <w:p w14:paraId="208FEFDA" w14:textId="77777777" w:rsidR="00726743" w:rsidRDefault="00726743" w:rsidP="00726743">
      <w:pPr>
        <w:pStyle w:val="Heading1"/>
        <w:rPr>
          <w:lang w:val="ru-RU"/>
        </w:rPr>
      </w:pPr>
      <w:r>
        <w:rPr>
          <w:lang w:val="ru-RU"/>
        </w:rPr>
        <w:t>Библиография</w:t>
      </w:r>
    </w:p>
    <w:p w14:paraId="70CC1FF9" w14:textId="77777777" w:rsidR="00C7411C" w:rsidRDefault="00C7411C" w:rsidP="009468C8">
      <w:pPr>
        <w:pStyle w:val="Heading2"/>
        <w:numPr>
          <w:ilvl w:val="0"/>
          <w:numId w:val="0"/>
        </w:numPr>
        <w:rPr>
          <w:lang w:val="ru-RU"/>
        </w:rPr>
      </w:pPr>
      <w:r>
        <w:rPr>
          <w:lang w:val="ru-RU"/>
        </w:rPr>
        <w:t>цитата из официальных правил:</w:t>
      </w:r>
    </w:p>
    <w:p w14:paraId="68ED9ABA" w14:textId="77777777" w:rsidR="00C7411C" w:rsidRPr="00C7411C" w:rsidRDefault="00C7411C" w:rsidP="00C7411C">
      <w:pPr>
        <w:rPr>
          <w:lang w:val="ru-RU"/>
        </w:rPr>
      </w:pPr>
      <w:r w:rsidRPr="00726743">
        <w:rPr>
          <w:lang w:val="ru-RU"/>
        </w:rPr>
        <w:t xml:space="preserve">Список литературы дается после текста без сокращения названий публикаций и журналов, нумерация не требуется. </w:t>
      </w:r>
      <w:r w:rsidRPr="00C7411C">
        <w:rPr>
          <w:lang w:val="ru-RU"/>
        </w:rPr>
        <w:t xml:space="preserve">Ссылки на публикации приводятся согласно требованиям журналов МАИК: </w:t>
      </w:r>
    </w:p>
    <w:p w14:paraId="7E55BB71" w14:textId="77777777" w:rsidR="00C7411C" w:rsidRPr="00C7411C" w:rsidRDefault="00C7411C" w:rsidP="00C7411C">
      <w:pPr>
        <w:rPr>
          <w:lang w:val="ru-RU"/>
        </w:rPr>
      </w:pPr>
      <w:r w:rsidRPr="00C7411C">
        <w:rPr>
          <w:lang w:val="ru-RU"/>
        </w:rPr>
        <w:t>Фамилия ИО. Название публикации. Издательство. Год. Количество страниц (например, 150 с.).</w:t>
      </w:r>
    </w:p>
    <w:p w14:paraId="3A04D124" w14:textId="77777777" w:rsidR="00C7411C" w:rsidRPr="00C7411C" w:rsidRDefault="00C7411C" w:rsidP="00C7411C">
      <w:pPr>
        <w:rPr>
          <w:lang w:val="ru-RU"/>
        </w:rPr>
      </w:pPr>
      <w:r w:rsidRPr="00C7411C">
        <w:rPr>
          <w:lang w:val="ru-RU"/>
        </w:rPr>
        <w:t>Фамилия ИО. Название публикации. Название периодического журнала. Год. Номер (выпуск), страницы (например, с. 15-56).</w:t>
      </w:r>
    </w:p>
    <w:p w14:paraId="4AE04397" w14:textId="3119A80B" w:rsidR="00C7411C" w:rsidRPr="00C7411C" w:rsidRDefault="00C7411C" w:rsidP="00C7411C">
      <w:pPr>
        <w:rPr>
          <w:lang w:val="ru-RU"/>
        </w:rPr>
      </w:pPr>
      <w:r w:rsidRPr="00C7411C">
        <w:rPr>
          <w:lang w:val="ru-RU"/>
        </w:rPr>
        <w:t xml:space="preserve">Фамилия ИО. Название публикации. Название книги или сборника, редакторы (например, В кн.: «Все о глинах» под ред. </w:t>
      </w:r>
      <w:r w:rsidRPr="00726743">
        <w:rPr>
          <w:lang w:val="ru-RU"/>
        </w:rPr>
        <w:t>Иванова И.И.). Издательство. Год. Страницы (например, с. 15-56).</w:t>
      </w:r>
    </w:p>
    <w:p w14:paraId="61F38353" w14:textId="188DC46F" w:rsidR="00C7411C" w:rsidRPr="00C7411C" w:rsidRDefault="00C7411C" w:rsidP="009468C8">
      <w:pPr>
        <w:pStyle w:val="Heading2"/>
        <w:numPr>
          <w:ilvl w:val="0"/>
          <w:numId w:val="0"/>
        </w:numPr>
        <w:rPr>
          <w:lang w:val="ru-RU"/>
        </w:rPr>
      </w:pPr>
      <w:bookmarkStart w:id="0" w:name="_GoBack"/>
      <w:bookmarkEnd w:id="0"/>
      <w:r w:rsidRPr="0015112E">
        <w:rPr>
          <w:lang w:val="ru-RU"/>
        </w:rPr>
        <w:t>к</w:t>
      </w:r>
      <w:r w:rsidRPr="00A02CE2">
        <w:rPr>
          <w:lang w:val="ru-RU"/>
        </w:rPr>
        <w:t xml:space="preserve"> </w:t>
      </w:r>
      <w:r w:rsidRPr="0015112E">
        <w:rPr>
          <w:lang w:val="ru-RU"/>
        </w:rPr>
        <w:t>чему</w:t>
      </w:r>
      <w:r w:rsidRPr="00A02CE2">
        <w:rPr>
          <w:lang w:val="ru-RU"/>
        </w:rPr>
        <w:t xml:space="preserve"> </w:t>
      </w:r>
      <w:r w:rsidRPr="0015112E">
        <w:rPr>
          <w:lang w:val="ru-RU"/>
        </w:rPr>
        <w:t>стремился</w:t>
      </w:r>
      <w:r w:rsidRPr="00A02CE2">
        <w:rPr>
          <w:lang w:val="ru-RU"/>
        </w:rPr>
        <w:t xml:space="preserve"> </w:t>
      </w:r>
      <w:r w:rsidRPr="0015112E">
        <w:rPr>
          <w:lang w:val="ru-RU"/>
        </w:rPr>
        <w:t>автор</w:t>
      </w:r>
      <w:r w:rsidRPr="00A02CE2">
        <w:rPr>
          <w:lang w:val="ru-RU"/>
        </w:rPr>
        <w:t xml:space="preserve"> </w:t>
      </w:r>
      <w:r w:rsidRPr="0015112E">
        <w:rPr>
          <w:lang w:val="ru-RU"/>
        </w:rPr>
        <w:t>стиля</w:t>
      </w:r>
      <w:r w:rsidRPr="00A02CE2">
        <w:rPr>
          <w:lang w:val="ru-RU"/>
        </w:rPr>
        <w:t>:</w:t>
      </w:r>
    </w:p>
    <w:p w14:paraId="4DCBF7CC" w14:textId="77777777" w:rsidR="0012081D" w:rsidRPr="00861F8F" w:rsidRDefault="0012081D" w:rsidP="007656B7">
      <w:r w:rsidRPr="0012081D">
        <w:t xml:space="preserve">Якимчук И.В., Варфоломеев И.А. Применение рентгеновской микротомографии при исследовании структуры порового пространства доломитов преображенского горизонта. </w:t>
      </w:r>
      <w:proofErr w:type="spellStart"/>
      <w:r w:rsidRPr="0012081D">
        <w:t>ГеоБайкал</w:t>
      </w:r>
      <w:proofErr w:type="spellEnd"/>
      <w:r w:rsidRPr="00861F8F">
        <w:t>. EAGE. 2014.</w:t>
      </w:r>
    </w:p>
    <w:p w14:paraId="24EE2C45" w14:textId="77777777" w:rsidR="00430406" w:rsidRDefault="00430406" w:rsidP="007656B7">
      <w:r w:rsidRPr="00430406">
        <w:t xml:space="preserve">Kolmogorov V., </w:t>
      </w:r>
      <w:proofErr w:type="spellStart"/>
      <w:r w:rsidRPr="00430406">
        <w:t>Zabin</w:t>
      </w:r>
      <w:proofErr w:type="spellEnd"/>
      <w:r w:rsidRPr="00430406">
        <w:t xml:space="preserve"> R. What energy functions can be minimized via graph cuts? Pattern Analysis and Machine Intelligence, IEEE Transactions on. 2004.</w:t>
      </w:r>
      <w:commentRangeStart w:id="1"/>
      <w:r w:rsidRPr="00430406">
        <w:rPr>
          <w:color w:val="FF0000"/>
        </w:rPr>
        <w:t xml:space="preserve"> </w:t>
      </w:r>
      <w:commentRangeEnd w:id="1"/>
      <w:r w:rsidR="0054271B">
        <w:rPr>
          <w:rStyle w:val="CommentReference"/>
        </w:rPr>
        <w:commentReference w:id="1"/>
      </w:r>
      <w:r w:rsidRPr="00430406">
        <w:t>Vol. 26, № 2, P. 147–159.</w:t>
      </w:r>
    </w:p>
    <w:p w14:paraId="2733898D" w14:textId="77777777" w:rsidR="007656B7" w:rsidRPr="00861F8F" w:rsidRDefault="007656B7" w:rsidP="007656B7">
      <w:proofErr w:type="spellStart"/>
      <w:r>
        <w:t>Паначев</w:t>
      </w:r>
      <w:proofErr w:type="spellEnd"/>
      <w:r>
        <w:t xml:space="preserve"> И.А., Насонов М.Ю., </w:t>
      </w:r>
      <w:proofErr w:type="spellStart"/>
      <w:r>
        <w:t>Антоно</w:t>
      </w:r>
      <w:proofErr w:type="spellEnd"/>
      <w:r>
        <w:t xml:space="preserve"> К.В. Обоснование критериев списания экскаваторов. Вестник</w:t>
      </w:r>
      <w:r w:rsidRPr="00861F8F">
        <w:t xml:space="preserve"> </w:t>
      </w:r>
      <w:proofErr w:type="spellStart"/>
      <w:r>
        <w:t>КузГТУ</w:t>
      </w:r>
      <w:proofErr w:type="spellEnd"/>
      <w:r w:rsidRPr="00861F8F">
        <w:t>. 2004.</w:t>
      </w:r>
      <w:commentRangeStart w:id="2"/>
      <w:r w:rsidRPr="00861F8F">
        <w:rPr>
          <w:color w:val="FF0000"/>
        </w:rPr>
        <w:t xml:space="preserve"> </w:t>
      </w:r>
      <w:commentRangeEnd w:id="2"/>
      <w:r>
        <w:rPr>
          <w:rStyle w:val="CommentReference"/>
        </w:rPr>
        <w:commentReference w:id="2"/>
      </w:r>
      <w:r w:rsidRPr="00861F8F">
        <w:t xml:space="preserve">№ 3, </w:t>
      </w:r>
      <w:r>
        <w:t>С</w:t>
      </w:r>
      <w:r w:rsidRPr="00861F8F">
        <w:t>. 59–62.</w:t>
      </w:r>
    </w:p>
    <w:p w14:paraId="7F309CC4" w14:textId="77777777" w:rsidR="007656B7" w:rsidRPr="0050456C" w:rsidRDefault="007656B7" w:rsidP="007656B7">
      <w:r w:rsidRPr="0050456C">
        <w:t xml:space="preserve">Auzerais F.M., Dunsmuir J., Ferreol B.B., </w:t>
      </w:r>
      <w:proofErr w:type="spellStart"/>
      <w:r w:rsidRPr="0050456C">
        <w:t>Martys</w:t>
      </w:r>
      <w:proofErr w:type="spellEnd"/>
      <w:r w:rsidRPr="0050456C">
        <w:t xml:space="preserve"> N., Olson J., Ramakrishnan T.S., Rothman D.H., Schwartz L.M. Transport in sandstone: a study based on three dimensional microtomography. </w:t>
      </w:r>
      <w:proofErr w:type="spellStart"/>
      <w:r>
        <w:t>Geophysical</w:t>
      </w:r>
      <w:proofErr w:type="spellEnd"/>
      <w:r>
        <w:t xml:space="preserve"> </w:t>
      </w:r>
      <w:proofErr w:type="spellStart"/>
      <w:r>
        <w:t>Research</w:t>
      </w:r>
      <w:proofErr w:type="spellEnd"/>
      <w:r>
        <w:t xml:space="preserve"> </w:t>
      </w:r>
      <w:proofErr w:type="spellStart"/>
      <w:r>
        <w:t>Letters</w:t>
      </w:r>
      <w:proofErr w:type="spellEnd"/>
      <w:r>
        <w:t>. 1996.</w:t>
      </w:r>
      <w:r w:rsidRPr="0050456C">
        <w:rPr>
          <w:color w:val="FF0000"/>
        </w:rPr>
        <w:t xml:space="preserve"> </w:t>
      </w:r>
      <w:proofErr w:type="spellStart"/>
      <w:r>
        <w:t>Vol</w:t>
      </w:r>
      <w:proofErr w:type="spellEnd"/>
      <w:r>
        <w:t>. 23, № 7, P. 705–708.</w:t>
      </w:r>
    </w:p>
    <w:p w14:paraId="0AD4E7E4" w14:textId="77777777" w:rsidR="007656B7" w:rsidRPr="007656B7" w:rsidRDefault="007656B7" w:rsidP="007656B7">
      <w:pPr>
        <w:pStyle w:val="Heading2"/>
        <w:numPr>
          <w:ilvl w:val="0"/>
          <w:numId w:val="0"/>
        </w:numPr>
      </w:pPr>
      <w:r>
        <w:rPr>
          <w:lang w:val="ru-RU"/>
        </w:rPr>
        <w:t>создано</w:t>
      </w:r>
      <w:r w:rsidRPr="007656B7">
        <w:t xml:space="preserve"> </w:t>
      </w:r>
      <w:r w:rsidRPr="00B12D9F">
        <w:t>Juris</w:t>
      </w:r>
      <w:r w:rsidRPr="007656B7">
        <w:t>-</w:t>
      </w:r>
      <w:r w:rsidRPr="00B12D9F">
        <w:t>M</w:t>
      </w:r>
      <w:r w:rsidRPr="007656B7">
        <w:t>:</w:t>
      </w:r>
    </w:p>
    <w:p w14:paraId="41A756A3" w14:textId="77777777" w:rsidR="003E519E" w:rsidRPr="003E519E" w:rsidRDefault="00A258EB" w:rsidP="00904F65">
      <w:r>
        <w:rPr>
          <w:lang w:val="ru-RU"/>
        </w:rPr>
        <w:fldChar w:fldCharType="begin"/>
      </w:r>
      <w:r w:rsidR="003E519E">
        <w:rPr>
          <w:lang w:val="ru-RU"/>
        </w:rPr>
        <w:instrText xml:space="preserve"> ADDIN ZOTERO_BIBL {"custom":[]} CSL_BIBLIOGRAPHY </w:instrText>
      </w:r>
      <w:r>
        <w:rPr>
          <w:lang w:val="ru-RU"/>
        </w:rPr>
        <w:fldChar w:fldCharType="separate"/>
      </w:r>
      <w:r w:rsidR="003E519E" w:rsidRPr="003E519E">
        <w:rPr>
          <w:lang w:val="ru-RU"/>
        </w:rPr>
        <w:t xml:space="preserve">Якимчук И.В., Варфоломеев И.А. Применение рентгеновской микротомографии при исследовании структуры порового пространства доломитов преображенского горизонта. </w:t>
      </w:r>
      <w:r w:rsidR="003E519E" w:rsidRPr="003E519E">
        <w:t>ГеоБайкал. EAGE. 2014.</w:t>
      </w:r>
    </w:p>
    <w:p w14:paraId="4BB375D8" w14:textId="77777777" w:rsidR="003E519E" w:rsidRPr="003E519E" w:rsidRDefault="003E519E" w:rsidP="00904F65">
      <w:r w:rsidRPr="003E519E">
        <w:t>Kolmogorov V., Zabin R. What energy functions can be minimized via graph cuts? Pattern Analysis and Machine Intelligence, IEEE Transactions on. 2004</w:t>
      </w:r>
      <w:proofErr w:type="gramStart"/>
      <w:r w:rsidRPr="003E519E">
        <w:t>.Vol</w:t>
      </w:r>
      <w:proofErr w:type="gramEnd"/>
      <w:r w:rsidRPr="003E519E">
        <w:t>. 26, № 2, P. 147–159.</w:t>
      </w:r>
    </w:p>
    <w:p w14:paraId="3EBCB603" w14:textId="77777777" w:rsidR="003E519E" w:rsidRPr="003E519E" w:rsidRDefault="003E519E" w:rsidP="00904F65">
      <w:r w:rsidRPr="003E519E">
        <w:rPr>
          <w:lang w:val="ru-RU"/>
        </w:rPr>
        <w:t xml:space="preserve">Паначев И.А., Насонов М.Ю., Антоно К.В. Обоснование критериев списания экскаваторов. </w:t>
      </w:r>
      <w:r w:rsidRPr="003E519E">
        <w:t>Вестник КузГТУ. 2004.№ 3, С. 59–62.</w:t>
      </w:r>
    </w:p>
    <w:p w14:paraId="689F630F" w14:textId="77777777" w:rsidR="003E519E" w:rsidRPr="003E519E" w:rsidRDefault="003E519E" w:rsidP="00904F65">
      <w:r w:rsidRPr="003E519E">
        <w:t>Auzerais F.M., Dunsmuir J., Ferreol B.B., Martys N., Olson J., Ramakrishnan T.S., Rothman D.H., Schwartz L.M. Transport in sandstone: a study based on three dimensional microtomography. Geophysical Research Letters. 1996</w:t>
      </w:r>
      <w:proofErr w:type="gramStart"/>
      <w:r w:rsidRPr="003E519E">
        <w:t>.Vol</w:t>
      </w:r>
      <w:proofErr w:type="gramEnd"/>
      <w:r w:rsidRPr="003E519E">
        <w:t>. 23, № 7, P. 705–708.</w:t>
      </w:r>
    </w:p>
    <w:p w14:paraId="45A82BB6" w14:textId="77777777" w:rsidR="00A258EB" w:rsidRDefault="00A258EB" w:rsidP="00904F65">
      <w:pPr>
        <w:rPr>
          <w:lang w:val="ru-RU"/>
        </w:rPr>
      </w:pPr>
      <w:r>
        <w:rPr>
          <w:lang w:val="ru-RU"/>
        </w:rPr>
        <w:fldChar w:fldCharType="end"/>
      </w:r>
    </w:p>
    <w:p w14:paraId="5FA1C938" w14:textId="77777777" w:rsidR="00A258EB" w:rsidRPr="00A258EB" w:rsidRDefault="00A258EB">
      <w:pPr>
        <w:rPr>
          <w:lang w:val="ru-RU"/>
        </w:rPr>
      </w:pPr>
    </w:p>
    <w:sectPr w:rsidR="00A258EB" w:rsidRPr="00A258E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" w:author="Igor Varfolomeev" w:date="2015-10-23T21:26:00Z" w:initials="IV">
    <w:p w14:paraId="00452877" w14:textId="12356944" w:rsidR="0054271B" w:rsidRPr="0054271B" w:rsidRDefault="0054271B">
      <w:pPr>
        <w:pStyle w:val="CommentText"/>
        <w:rPr>
          <w:lang w:val="ru-RU"/>
        </w:rPr>
      </w:pPr>
      <w:r>
        <w:rPr>
          <w:rStyle w:val="CommentReference"/>
        </w:rPr>
        <w:annotationRef/>
      </w:r>
      <w:r>
        <w:rPr>
          <w:lang w:val="ru-RU"/>
        </w:rPr>
        <w:t>Не хватает пробела</w:t>
      </w:r>
    </w:p>
  </w:comment>
  <w:comment w:id="2" w:author="Igor Varfolomeev" w:date="2015-10-22T19:54:00Z" w:initials="IV">
    <w:p w14:paraId="06FB1467" w14:textId="77777777" w:rsidR="007656B7" w:rsidRPr="0050456C" w:rsidRDefault="007656B7" w:rsidP="007656B7">
      <w:pPr>
        <w:pStyle w:val="CommentText"/>
        <w:rPr>
          <w:lang w:val="ru-RU"/>
        </w:rPr>
      </w:pPr>
      <w:r>
        <w:rPr>
          <w:rStyle w:val="CommentReference"/>
        </w:rPr>
        <w:annotationRef/>
      </w:r>
      <w:r>
        <w:rPr>
          <w:lang w:val="ru-RU"/>
        </w:rPr>
        <w:t>наверное, сюда тоже надо добавить пробел.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0452877" w15:done="0"/>
  <w15:commentEx w15:paraId="06FB1467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DC27A3D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" w15:restartNumberingAfterBreak="0">
    <w:nsid w:val="171126BF"/>
    <w:multiLevelType w:val="multilevel"/>
    <w:tmpl w:val="EF94960E"/>
    <w:lvl w:ilvl="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08A1486"/>
    <w:multiLevelType w:val="multilevel"/>
    <w:tmpl w:val="9F6CA0C0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" w15:restartNumberingAfterBreak="0">
    <w:nsid w:val="367A20C5"/>
    <w:multiLevelType w:val="multilevel"/>
    <w:tmpl w:val="D856F9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4" w15:restartNumberingAfterBreak="0">
    <w:nsid w:val="397F7B2C"/>
    <w:multiLevelType w:val="hybridMultilevel"/>
    <w:tmpl w:val="40A0914A"/>
    <w:lvl w:ilvl="0" w:tplc="F1FACBF6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0D32BE4"/>
    <w:multiLevelType w:val="hybridMultilevel"/>
    <w:tmpl w:val="17F09C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9786793"/>
    <w:multiLevelType w:val="multilevel"/>
    <w:tmpl w:val="1EE0E902"/>
    <w:lvl w:ilvl="0">
      <w:numFmt w:val="none"/>
      <w:pStyle w:val="Heading2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lvlText w:val="%2)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2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3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4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5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6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7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8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</w:abstractNum>
  <w:abstractNum w:abstractNumId="7" w15:restartNumberingAfterBreak="0">
    <w:nsid w:val="70A241E4"/>
    <w:multiLevelType w:val="hybridMultilevel"/>
    <w:tmpl w:val="6046C5D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F4C6198"/>
    <w:multiLevelType w:val="multilevel"/>
    <w:tmpl w:val="B012177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>
    <w:abstractNumId w:val="2"/>
  </w:num>
  <w:num w:numId="2">
    <w:abstractNumId w:val="5"/>
  </w:num>
  <w:num w:numId="3">
    <w:abstractNumId w:val="7"/>
  </w:num>
  <w:num w:numId="4">
    <w:abstractNumId w:val="1"/>
  </w:num>
  <w:num w:numId="5">
    <w:abstractNumId w:val="7"/>
    <w:lvlOverride w:ilvl="0">
      <w:startOverride w:val="1"/>
    </w:lvlOverride>
  </w:num>
  <w:num w:numId="6">
    <w:abstractNumId w:val="0"/>
  </w:num>
  <w:num w:numId="7">
    <w:abstractNumId w:val="2"/>
  </w:num>
  <w:num w:numId="8">
    <w:abstractNumId w:val="2"/>
  </w:num>
  <w:num w:numId="9">
    <w:abstractNumId w:val="4"/>
  </w:num>
  <w:num w:numId="10">
    <w:abstractNumId w:val="4"/>
  </w:num>
  <w:num w:numId="11">
    <w:abstractNumId w:val="3"/>
  </w:num>
  <w:num w:numId="12">
    <w:abstractNumId w:val="3"/>
  </w:num>
  <w:num w:numId="13">
    <w:abstractNumId w:val="8"/>
  </w:num>
  <w:num w:numId="14">
    <w:abstractNumId w:val="6"/>
  </w:num>
  <w:num w:numId="15">
    <w:abstractNumId w:val="6"/>
  </w:num>
  <w:num w:numId="16">
    <w:abstractNumId w:val="6"/>
  </w:num>
  <w:num w:numId="17">
    <w:abstractNumId w:val="6"/>
  </w:num>
  <w:num w:numId="18">
    <w:abstractNumId w:val="6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Igor Varfolomeev">
    <w15:presenceInfo w15:providerId="None" w15:userId="Igor Varfolomeev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web"/>
  <w:zoom w:percent="15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E3ADF"/>
    <w:rsid w:val="00031140"/>
    <w:rsid w:val="00056F7A"/>
    <w:rsid w:val="000F34D8"/>
    <w:rsid w:val="0012081D"/>
    <w:rsid w:val="00130ADD"/>
    <w:rsid w:val="001B2A33"/>
    <w:rsid w:val="00276454"/>
    <w:rsid w:val="002775FE"/>
    <w:rsid w:val="0036589F"/>
    <w:rsid w:val="00371A34"/>
    <w:rsid w:val="003E3ADF"/>
    <w:rsid w:val="003E519E"/>
    <w:rsid w:val="00430406"/>
    <w:rsid w:val="0050456C"/>
    <w:rsid w:val="0054271B"/>
    <w:rsid w:val="005D5747"/>
    <w:rsid w:val="0060120D"/>
    <w:rsid w:val="0065547E"/>
    <w:rsid w:val="00726743"/>
    <w:rsid w:val="007656B7"/>
    <w:rsid w:val="00861F8F"/>
    <w:rsid w:val="008C3988"/>
    <w:rsid w:val="00904F65"/>
    <w:rsid w:val="009468C8"/>
    <w:rsid w:val="009754B2"/>
    <w:rsid w:val="00A258EB"/>
    <w:rsid w:val="00AB0F40"/>
    <w:rsid w:val="00B34BA4"/>
    <w:rsid w:val="00B74534"/>
    <w:rsid w:val="00C7411C"/>
    <w:rsid w:val="00DE589A"/>
    <w:rsid w:val="00E379EF"/>
    <w:rsid w:val="00E9306D"/>
    <w:rsid w:val="00EA15A4"/>
    <w:rsid w:val="00F20257"/>
    <w:rsid w:val="00F23349"/>
    <w:rsid w:val="00FE24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8D87EA0"/>
  <w15:chartTrackingRefBased/>
  <w15:docId w15:val="{678A8B7C-5658-4095-AA4E-88605B5BDB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before="100"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71A34"/>
  </w:style>
  <w:style w:type="paragraph" w:styleId="Heading1">
    <w:name w:val="heading 1"/>
    <w:basedOn w:val="Normal"/>
    <w:next w:val="Normal"/>
    <w:link w:val="Heading1Char"/>
    <w:uiPriority w:val="9"/>
    <w:qFormat/>
    <w:rsid w:val="00371A34"/>
    <w:pPr>
      <w:pBdr>
        <w:top w:val="single" w:sz="24" w:space="0" w:color="5B9BD5" w:themeColor="accent1"/>
        <w:left w:val="single" w:sz="24" w:space="0" w:color="5B9BD5" w:themeColor="accent1"/>
        <w:bottom w:val="single" w:sz="24" w:space="0" w:color="5B9BD5" w:themeColor="accent1"/>
        <w:right w:val="single" w:sz="24" w:space="0" w:color="5B9BD5" w:themeColor="accent1"/>
      </w:pBdr>
      <w:shd w:val="clear" w:color="auto" w:fill="5B9BD5" w:themeFill="accent1"/>
      <w:spacing w:before="525" w:after="0"/>
      <w:outlineLvl w:val="0"/>
    </w:pPr>
    <w:rPr>
      <w:caps/>
      <w:color w:val="FFFFFF" w:themeColor="background1"/>
      <w:spacing w:val="15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71A34"/>
    <w:pPr>
      <w:numPr>
        <w:numId w:val="18"/>
      </w:numPr>
      <w:pBdr>
        <w:top w:val="single" w:sz="24" w:space="0" w:color="DEEAF6" w:themeColor="accent1" w:themeTint="33"/>
        <w:left w:val="single" w:sz="24" w:space="0" w:color="DEEAF6" w:themeColor="accent1" w:themeTint="33"/>
        <w:bottom w:val="single" w:sz="24" w:space="0" w:color="DEEAF6" w:themeColor="accent1" w:themeTint="33"/>
        <w:right w:val="single" w:sz="24" w:space="0" w:color="DEEAF6" w:themeColor="accent1" w:themeTint="33"/>
      </w:pBdr>
      <w:shd w:val="clear" w:color="auto" w:fill="DEEAF6" w:themeFill="accent1" w:themeFillTint="33"/>
      <w:spacing w:after="0"/>
      <w:outlineLvl w:val="1"/>
    </w:pPr>
    <w:rPr>
      <w:caps/>
      <w:spacing w:val="15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71A34"/>
    <w:pPr>
      <w:pBdr>
        <w:top w:val="single" w:sz="6" w:space="2" w:color="5B9BD5" w:themeColor="accent1"/>
      </w:pBdr>
      <w:spacing w:before="300" w:after="0"/>
      <w:outlineLvl w:val="2"/>
    </w:pPr>
    <w:rPr>
      <w:caps/>
      <w:color w:val="1F4D78" w:themeColor="accent1" w:themeShade="7F"/>
      <w:spacing w:val="15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71A34"/>
    <w:pPr>
      <w:pBdr>
        <w:top w:val="dotted" w:sz="6" w:space="2" w:color="5B9BD5" w:themeColor="accent1"/>
      </w:pBdr>
      <w:spacing w:before="200" w:after="0"/>
      <w:outlineLvl w:val="3"/>
    </w:pPr>
    <w:rPr>
      <w:caps/>
      <w:color w:val="2E74B5" w:themeColor="accent1" w:themeShade="BF"/>
      <w:spacing w:val="1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71A34"/>
    <w:pPr>
      <w:pBdr>
        <w:bottom w:val="single" w:sz="6" w:space="1" w:color="5B9BD5" w:themeColor="accent1"/>
      </w:pBdr>
      <w:spacing w:before="200" w:after="0"/>
      <w:outlineLvl w:val="4"/>
    </w:pPr>
    <w:rPr>
      <w:caps/>
      <w:color w:val="2E74B5" w:themeColor="accent1" w:themeShade="BF"/>
      <w:spacing w:val="1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71A34"/>
    <w:pPr>
      <w:pBdr>
        <w:bottom w:val="dotted" w:sz="6" w:space="1" w:color="5B9BD5" w:themeColor="accent1"/>
      </w:pBdr>
      <w:spacing w:before="200" w:after="0"/>
      <w:outlineLvl w:val="5"/>
    </w:pPr>
    <w:rPr>
      <w:caps/>
      <w:color w:val="2E74B5" w:themeColor="accent1" w:themeShade="BF"/>
      <w:spacing w:val="1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71A34"/>
    <w:pPr>
      <w:spacing w:before="200" w:after="0"/>
      <w:outlineLvl w:val="6"/>
    </w:pPr>
    <w:rPr>
      <w:caps/>
      <w:color w:val="2E74B5" w:themeColor="accent1" w:themeShade="BF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71A34"/>
    <w:pPr>
      <w:spacing w:before="200" w:after="0"/>
      <w:outlineLvl w:val="7"/>
    </w:pPr>
    <w:rPr>
      <w:caps/>
      <w:spacing w:val="10"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71A34"/>
    <w:pPr>
      <w:spacing w:before="200" w:after="0"/>
      <w:outlineLvl w:val="8"/>
    </w:pPr>
    <w:rPr>
      <w:i/>
      <w:iCs/>
      <w:caps/>
      <w:spacing w:val="10"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71A34"/>
    <w:rPr>
      <w:caps/>
      <w:color w:val="FFFFFF" w:themeColor="background1"/>
      <w:spacing w:val="15"/>
      <w:sz w:val="22"/>
      <w:szCs w:val="22"/>
      <w:shd w:val="clear" w:color="auto" w:fill="5B9BD5" w:themeFill="accent1"/>
    </w:rPr>
  </w:style>
  <w:style w:type="paragraph" w:styleId="Title">
    <w:name w:val="Title"/>
    <w:basedOn w:val="Normal"/>
    <w:next w:val="Normal"/>
    <w:link w:val="TitleChar"/>
    <w:uiPriority w:val="10"/>
    <w:qFormat/>
    <w:rsid w:val="00371A34"/>
    <w:pPr>
      <w:spacing w:before="0" w:after="0"/>
      <w:jc w:val="center"/>
    </w:pPr>
    <w:rPr>
      <w:rFonts w:asciiTheme="majorHAnsi" w:eastAsiaTheme="majorEastAsia" w:hAnsiTheme="majorHAnsi" w:cstheme="majorBidi"/>
      <w:b/>
      <w:color w:val="002060"/>
      <w:spacing w:val="10"/>
      <w:sz w:val="28"/>
      <w:szCs w:val="52"/>
      <w14:glow w14:rad="228600">
        <w14:schemeClr w14:val="accent4">
          <w14:alpha w14:val="60000"/>
          <w14:satMod w14:val="175000"/>
        </w14:schemeClr>
      </w14:glow>
    </w:rPr>
  </w:style>
  <w:style w:type="character" w:customStyle="1" w:styleId="TitleChar">
    <w:name w:val="Title Char"/>
    <w:basedOn w:val="DefaultParagraphFont"/>
    <w:link w:val="Title"/>
    <w:uiPriority w:val="10"/>
    <w:rsid w:val="00371A34"/>
    <w:rPr>
      <w:rFonts w:asciiTheme="majorHAnsi" w:eastAsiaTheme="majorEastAsia" w:hAnsiTheme="majorHAnsi" w:cstheme="majorBidi"/>
      <w:b/>
      <w:color w:val="002060"/>
      <w:spacing w:val="10"/>
      <w:sz w:val="28"/>
      <w:szCs w:val="52"/>
      <w14:glow w14:rad="228600">
        <w14:schemeClr w14:val="accent4">
          <w14:alpha w14:val="60000"/>
          <w14:satMod w14:val="175000"/>
        </w14:schemeClr>
      </w14:glow>
    </w:rPr>
  </w:style>
  <w:style w:type="paragraph" w:styleId="Bibliography">
    <w:name w:val="Bibliography"/>
    <w:basedOn w:val="Normal"/>
    <w:next w:val="Normal"/>
    <w:uiPriority w:val="37"/>
    <w:unhideWhenUsed/>
    <w:rsid w:val="00A258EB"/>
    <w:pPr>
      <w:spacing w:after="0" w:line="240" w:lineRule="auto"/>
    </w:pPr>
  </w:style>
  <w:style w:type="character" w:customStyle="1" w:styleId="Heading2Char">
    <w:name w:val="Heading 2 Char"/>
    <w:basedOn w:val="DefaultParagraphFont"/>
    <w:link w:val="Heading2"/>
    <w:uiPriority w:val="9"/>
    <w:rsid w:val="00371A34"/>
    <w:rPr>
      <w:caps/>
      <w:spacing w:val="15"/>
      <w:shd w:val="clear" w:color="auto" w:fill="DEEAF6" w:themeFill="accent1" w:themeFillTint="33"/>
    </w:rPr>
  </w:style>
  <w:style w:type="paragraph" w:styleId="ListParagraph">
    <w:name w:val="List Paragraph"/>
    <w:basedOn w:val="Normal"/>
    <w:uiPriority w:val="34"/>
    <w:rsid w:val="008C3988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71A34"/>
    <w:rPr>
      <w:caps/>
      <w:color w:val="1F4D78" w:themeColor="accent1" w:themeShade="7F"/>
      <w:spacing w:val="15"/>
    </w:rPr>
  </w:style>
  <w:style w:type="paragraph" w:customStyle="1" w:styleId="TheCitation">
    <w:name w:val="TheCitation"/>
    <w:basedOn w:val="Normal"/>
    <w:link w:val="TheCitationChar"/>
    <w:rsid w:val="00031140"/>
    <w:pPr>
      <w:spacing w:after="165"/>
      <w:ind w:left="855"/>
      <w:contextualSpacing/>
    </w:pPr>
    <w:rPr>
      <w:lang w:val="ru-RU"/>
    </w:rPr>
  </w:style>
  <w:style w:type="character" w:customStyle="1" w:styleId="TheCitationChar">
    <w:name w:val="TheCitation Char"/>
    <w:basedOn w:val="DefaultParagraphFont"/>
    <w:link w:val="TheCitation"/>
    <w:rsid w:val="00031140"/>
    <w:rPr>
      <w:lang w:val="ru-RU"/>
    </w:rPr>
  </w:style>
  <w:style w:type="character" w:styleId="CommentReference">
    <w:name w:val="annotation reference"/>
    <w:basedOn w:val="DefaultParagraphFont"/>
    <w:uiPriority w:val="99"/>
    <w:semiHidden/>
    <w:unhideWhenUsed/>
    <w:rsid w:val="0050456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0456C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0456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0456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0456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0456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456C"/>
    <w:rPr>
      <w:rFonts w:ascii="Segoe UI" w:hAnsi="Segoe UI" w:cs="Segoe UI"/>
      <w:sz w:val="18"/>
      <w:szCs w:val="18"/>
    </w:rPr>
  </w:style>
  <w:style w:type="paragraph" w:customStyle="1" w:styleId="CommentsText">
    <w:name w:val="CommentsText"/>
    <w:basedOn w:val="Normal"/>
    <w:link w:val="CommentsTextChar"/>
    <w:rsid w:val="00031140"/>
    <w:rPr>
      <w:lang w:val="ru-RU"/>
    </w:rPr>
  </w:style>
  <w:style w:type="character" w:customStyle="1" w:styleId="CommentsTextChar">
    <w:name w:val="CommentsText Char"/>
    <w:basedOn w:val="DefaultParagraphFont"/>
    <w:link w:val="CommentsText"/>
    <w:rsid w:val="00031140"/>
    <w:rPr>
      <w:lang w:val="ru-RU"/>
    </w:rPr>
  </w:style>
  <w:style w:type="paragraph" w:customStyle="1" w:styleId="InTextRefList">
    <w:name w:val="InTextRef_List"/>
    <w:basedOn w:val="ListParagraph"/>
    <w:link w:val="InTextRefListChar"/>
    <w:rsid w:val="00861F8F"/>
    <w:pPr>
      <w:numPr>
        <w:numId w:val="15"/>
      </w:numPr>
      <w:tabs>
        <w:tab w:val="clear" w:pos="360"/>
        <w:tab w:val="num" w:pos="720"/>
      </w:tabs>
      <w:ind w:hanging="360"/>
    </w:pPr>
  </w:style>
  <w:style w:type="character" w:customStyle="1" w:styleId="InTextRefListChar">
    <w:name w:val="InTextRef_List Char"/>
    <w:basedOn w:val="DefaultParagraphFont"/>
    <w:link w:val="InTextRefList"/>
    <w:rsid w:val="00861F8F"/>
  </w:style>
  <w:style w:type="character" w:customStyle="1" w:styleId="Heading4Char">
    <w:name w:val="Heading 4 Char"/>
    <w:basedOn w:val="DefaultParagraphFont"/>
    <w:link w:val="Heading4"/>
    <w:uiPriority w:val="9"/>
    <w:semiHidden/>
    <w:rsid w:val="00371A34"/>
    <w:rPr>
      <w:caps/>
      <w:color w:val="2E74B5" w:themeColor="accent1" w:themeShade="BF"/>
      <w:spacing w:val="1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71A34"/>
    <w:rPr>
      <w:caps/>
      <w:color w:val="2E74B5" w:themeColor="accent1" w:themeShade="B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71A34"/>
    <w:rPr>
      <w:caps/>
      <w:color w:val="2E74B5" w:themeColor="accent1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71A34"/>
    <w:rPr>
      <w:caps/>
      <w:color w:val="2E74B5" w:themeColor="accent1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71A34"/>
    <w:rPr>
      <w:caps/>
      <w:spacing w:val="10"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71A34"/>
    <w:rPr>
      <w:i/>
      <w:iCs/>
      <w:caps/>
      <w:spacing w:val="10"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371A34"/>
    <w:rPr>
      <w:b/>
      <w:bCs/>
      <w:color w:val="2E74B5" w:themeColor="accent1" w:themeShade="BF"/>
      <w:sz w:val="16"/>
      <w:szCs w:val="16"/>
    </w:rPr>
  </w:style>
  <w:style w:type="paragraph" w:styleId="NoSpacing">
    <w:name w:val="No Spacing"/>
    <w:uiPriority w:val="1"/>
    <w:rsid w:val="00FE2430"/>
    <w:pPr>
      <w:spacing w:after="0" w:line="240" w:lineRule="auto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371A34"/>
    <w:pPr>
      <w:outlineLvl w:val="9"/>
    </w:pPr>
  </w:style>
  <w:style w:type="paragraph" w:styleId="Subtitle">
    <w:name w:val="Subtitle"/>
    <w:basedOn w:val="Normal"/>
    <w:next w:val="Normal"/>
    <w:link w:val="SubtitleChar"/>
    <w:uiPriority w:val="11"/>
    <w:rsid w:val="00861F8F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861F8F"/>
    <w:rPr>
      <w:rFonts w:asciiTheme="majorHAnsi" w:eastAsiaTheme="majorEastAsia" w:hAnsiTheme="majorHAnsi" w:cstheme="majorBidi"/>
      <w:sz w:val="24"/>
      <w:szCs w:val="24"/>
    </w:rPr>
  </w:style>
  <w:style w:type="character" w:styleId="Strong">
    <w:name w:val="Strong"/>
    <w:basedOn w:val="DefaultParagraphFont"/>
    <w:uiPriority w:val="22"/>
    <w:rsid w:val="00861F8F"/>
    <w:rPr>
      <w:b/>
      <w:bCs/>
    </w:rPr>
  </w:style>
  <w:style w:type="character" w:styleId="Emphasis">
    <w:name w:val="Emphasis"/>
    <w:basedOn w:val="DefaultParagraphFont"/>
    <w:uiPriority w:val="20"/>
    <w:rsid w:val="00861F8F"/>
    <w:rPr>
      <w:i/>
      <w:iCs/>
    </w:rPr>
  </w:style>
  <w:style w:type="paragraph" w:styleId="Quote">
    <w:name w:val="Quote"/>
    <w:basedOn w:val="Normal"/>
    <w:next w:val="Normal"/>
    <w:link w:val="QuoteChar"/>
    <w:uiPriority w:val="29"/>
    <w:rsid w:val="00861F8F"/>
    <w:pPr>
      <w:spacing w:before="160"/>
      <w:ind w:left="720" w:right="720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61F8F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rsid w:val="00861F8F"/>
    <w:pPr>
      <w:pBdr>
        <w:left w:val="single" w:sz="18" w:space="12" w:color="5B9BD5" w:themeColor="accent1"/>
      </w:pBdr>
      <w:spacing w:beforeAutospacing="1" w:line="300" w:lineRule="auto"/>
      <w:ind w:left="1224" w:right="1224"/>
    </w:pPr>
    <w:rPr>
      <w:rFonts w:asciiTheme="majorHAnsi" w:eastAsiaTheme="majorEastAsia" w:hAnsiTheme="majorHAnsi" w:cstheme="majorBidi"/>
      <w:color w:val="5B9BD5" w:themeColor="accent1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61F8F"/>
    <w:rPr>
      <w:rFonts w:asciiTheme="majorHAnsi" w:eastAsiaTheme="majorEastAsia" w:hAnsiTheme="majorHAnsi" w:cstheme="majorBidi"/>
      <w:color w:val="5B9BD5" w:themeColor="accent1"/>
      <w:sz w:val="28"/>
      <w:szCs w:val="28"/>
    </w:rPr>
  </w:style>
  <w:style w:type="character" w:styleId="SubtleEmphasis">
    <w:name w:val="Subtle Emphasis"/>
    <w:basedOn w:val="DefaultParagraphFont"/>
    <w:uiPriority w:val="19"/>
    <w:rsid w:val="00861F8F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rsid w:val="00861F8F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rsid w:val="00861F8F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rsid w:val="00861F8F"/>
    <w:rPr>
      <w:b/>
      <w:bCs/>
      <w:smallCaps/>
      <w:spacing w:val="5"/>
      <w:u w:val="single"/>
    </w:rPr>
  </w:style>
  <w:style w:type="character" w:styleId="BookTitle">
    <w:name w:val="Book Title"/>
    <w:basedOn w:val="DefaultParagraphFont"/>
    <w:uiPriority w:val="33"/>
    <w:rsid w:val="00861F8F"/>
    <w:rPr>
      <w:b/>
      <w:bCs/>
      <w:smallCaps/>
    </w:rPr>
  </w:style>
  <w:style w:type="paragraph" w:customStyle="1" w:styleId="a">
    <w:name w:val="ГЛИНЫ_список литературы"/>
    <w:basedOn w:val="Normal"/>
    <w:rsid w:val="00726743"/>
    <w:pPr>
      <w:spacing w:before="120" w:after="120" w:line="240" w:lineRule="auto"/>
      <w:ind w:firstLine="567"/>
      <w:jc w:val="both"/>
    </w:pPr>
    <w:rPr>
      <w:rFonts w:asciiTheme="majorHAnsi" w:eastAsia="Times New Roman" w:hAnsiTheme="majorHAnsi" w:cs="Times New Roman"/>
      <w:sz w:val="22"/>
      <w:szCs w:val="22"/>
      <w:lang w:val="ru-RU" w:eastAsia="ru-RU"/>
    </w:rPr>
  </w:style>
  <w:style w:type="paragraph" w:customStyle="1" w:styleId="GeneralList">
    <w:name w:val="General_List"/>
    <w:basedOn w:val="ListParagraph"/>
    <w:link w:val="GeneralListChar"/>
    <w:qFormat/>
    <w:rsid w:val="00371A34"/>
    <w:pPr>
      <w:widowControl w:val="0"/>
      <w:numPr>
        <w:ilvl w:val="1"/>
        <w:numId w:val="23"/>
      </w:numPr>
      <w:tabs>
        <w:tab w:val="clear" w:pos="360"/>
      </w:tabs>
      <w:spacing w:before="105" w:after="210"/>
      <w:ind w:left="284" w:hanging="284"/>
      <w:contextualSpacing w:val="0"/>
    </w:pPr>
  </w:style>
  <w:style w:type="character" w:customStyle="1" w:styleId="GeneralListChar">
    <w:name w:val="General_List Char"/>
    <w:basedOn w:val="DefaultParagraphFont"/>
    <w:link w:val="GeneralList"/>
    <w:rsid w:val="00371A3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86601E1-D2F9-41EC-970C-D187541A58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1</TotalTime>
  <Pages>1</Pages>
  <Words>690</Words>
  <Characters>3935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chlumberger</Company>
  <LinksUpToDate>false</LinksUpToDate>
  <CharactersWithSpaces>461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gor Varfolomeev</dc:creator>
  <cp:keywords/>
  <dc:description/>
  <cp:lastModifiedBy>Igor Varfolomeev</cp:lastModifiedBy>
  <cp:revision>18</cp:revision>
  <dcterms:created xsi:type="dcterms:W3CDTF">2015-10-20T20:54:00Z</dcterms:created>
  <dcterms:modified xsi:type="dcterms:W3CDTF">2015-10-23T18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999.SOURCE.820ea77"&gt;&lt;session id="dRN9z2iA"/&gt;&lt;style id="https://github.com/i3v/JurisM_RuStyles/edit/master/RuClay2015/RuClay2015_JurisM.csl" hasBibliography="1" bibliographyStyleHasBeenSet="1"/&gt;&lt;prefs&gt;&lt;pref name="</vt:lpwstr>
  </property>
  <property fmtid="{D5CDD505-2E9C-101B-9397-08002B2CF9AE}" pid="3" name="ZOTERO_PREF_2">
    <vt:lpwstr>citationTransliteration" value=""/&gt;&lt;pref name="citationTranslation" value=""/&gt;&lt;pref name="citationSort" value=""/&gt;&lt;pref name="citationLangPrefsPersons" value="orig"/&gt;&lt;pref name="citationLangPrefsInstitutions" value="orig"/&gt;&lt;pref name="citationLangPrefsTit</vt:lpwstr>
  </property>
  <property fmtid="{D5CDD505-2E9C-101B-9397-08002B2CF9AE}" pid="4" name="ZOTERO_PREF_3">
    <vt:lpwstr>les" value="orig"/&gt;&lt;pref name="citationLangPrefsJournals" value="orig"/&gt;&lt;pref name="citationLangPrefsPublishers" value="orig"/&gt;&lt;pref name="citationLangPrefsPlaces" value="orig"/&gt;&lt;pref name="citationAffixes" value="|||||||||||||||||||||||||||||||||||||||||</vt:lpwstr>
  </property>
  <property fmtid="{D5CDD505-2E9C-101B-9397-08002B2CF9AE}" pid="5" name="ZOTERO_PREF_4">
    <vt:lpwstr>||||||"/&gt;&lt;pref name="projectName" value=""/&gt;&lt;pref name="groupID" value="0"/&gt;&lt;pref name="groupName" value="No group selected"/&gt;&lt;pref name="fieldType" value="Field"/&gt;&lt;pref name="storeReferences" value="true"/&gt;&lt;pref name="automaticJournalAbbreviations" value</vt:lpwstr>
  </property>
  <property fmtid="{D5CDD505-2E9C-101B-9397-08002B2CF9AE}" pid="6" name="ZOTERO_PREF_5">
    <vt:lpwstr>="false"/&gt;&lt;pref name="noteType" value="0"/&gt;&lt;pref name="suppressTrailingPunctuation" value="false"/&gt;&lt;/prefs&gt;&lt;/data&gt;</vt:lpwstr>
  </property>
</Properties>
</file>